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762C8E3D" w:rsidR="00502D23" w:rsidRDefault="007D26A3" w:rsidP="00452923">
      <w:pPr>
        <w:pStyle w:val="Heading1"/>
      </w:pPr>
      <w:r>
        <w:t>Predicting bacterial growth conditions from mRNA and protein abundances.</w:t>
      </w:r>
      <w:r w:rsidR="0036423C">
        <w:t xml:space="preserve"> </w:t>
      </w:r>
    </w:p>
    <w:p w14:paraId="4B73D7E6" w14:textId="52F0BF17" w:rsidR="00A11527" w:rsidRPr="00542C1B" w:rsidRDefault="00A11527" w:rsidP="00D03B5A">
      <w:r w:rsidRPr="00542C1B">
        <w:t>Mehmet U. Caglar</w:t>
      </w:r>
      <w:r w:rsidR="002E584D" w:rsidRPr="00D03B5A">
        <w:rPr>
          <w:vertAlign w:val="superscript"/>
        </w:rPr>
        <w:t>1, 2, 3</w:t>
      </w:r>
      <w:r w:rsidR="00ED05E0" w:rsidRPr="00542C1B">
        <w:t xml:space="preserve">, </w:t>
      </w:r>
      <w:r w:rsidRPr="00542C1B">
        <w:t>Claus O. Wilke</w:t>
      </w:r>
      <w:r w:rsidR="002E584D" w:rsidRPr="00D03B5A">
        <w:rPr>
          <w:vertAlign w:val="superscript"/>
        </w:rPr>
        <w:t>3, 4, 5</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C034515" w14:textId="0D2B7EAC" w:rsidR="002E584D" w:rsidRDefault="002E584D" w:rsidP="00A11527">
      <w:r w:rsidRPr="002E584D">
        <w:rPr>
          <w:vertAlign w:val="superscript"/>
        </w:rPr>
        <w:t>2</w:t>
      </w:r>
      <w:r>
        <w:t>Center for Computational Biology and Bioinformatics, The University of Texas at Austin</w:t>
      </w:r>
      <w:r w:rsidR="0014794F">
        <w:t>, Austin, Texas, USA</w:t>
      </w:r>
    </w:p>
    <w:p w14:paraId="2428490B" w14:textId="58A74B0C" w:rsidR="002E584D" w:rsidRDefault="002E584D" w:rsidP="00A11527">
      <w:r w:rsidRPr="002E584D">
        <w:rPr>
          <w:vertAlign w:val="superscript"/>
        </w:rPr>
        <w:t>3</w:t>
      </w:r>
      <w:r>
        <w:t>Institute for Cellular and Molecular Biology, The University of Texas at Austin</w:t>
      </w:r>
      <w:r w:rsidR="0014794F">
        <w:t>, Austin, Texas, USA</w:t>
      </w:r>
    </w:p>
    <w:p w14:paraId="6EB8ACEF" w14:textId="24F6FEE7" w:rsidR="002E584D" w:rsidRDefault="002E584D" w:rsidP="00A11527">
      <w:r w:rsidRPr="002E584D">
        <w:rPr>
          <w:vertAlign w:val="superscript"/>
        </w:rPr>
        <w:t>4</w:t>
      </w:r>
      <w:r>
        <w:t>Center for Systems and Synthetic Biology, The University of Texas at Austin</w:t>
      </w:r>
      <w:r w:rsidR="0014794F">
        <w:t>, Austin, Texas, USA</w:t>
      </w:r>
    </w:p>
    <w:p w14:paraId="54C7F77E" w14:textId="329D9AD7" w:rsidR="002E584D" w:rsidRDefault="002E584D" w:rsidP="00A11527">
      <w:r w:rsidRPr="002E584D">
        <w:rPr>
          <w:vertAlign w:val="superscript"/>
        </w:rPr>
        <w:t>5</w:t>
      </w:r>
      <w:r>
        <w:t>Department of Molecular Biosciences, The University of Texas at Austin</w:t>
      </w:r>
      <w:r w:rsidR="0014794F">
        <w:t>, Austin, Texas, USA</w:t>
      </w:r>
    </w:p>
    <w:p w14:paraId="3974D451" w14:textId="32507B5E" w:rsidR="002E584D" w:rsidRDefault="002E584D" w:rsidP="00A11527"/>
    <w:p w14:paraId="12A94C43" w14:textId="38D7FCC2" w:rsidR="002E584D" w:rsidRPr="002E584D" w:rsidRDefault="002E584D" w:rsidP="002E584D">
      <w:r>
        <w:t>*Corresponding author:</w:t>
      </w:r>
      <w:r w:rsidR="00AB3B3E">
        <w:t xml:space="preserve"> </w:t>
      </w:r>
      <w:hyperlink r:id="rId8" w:history="1">
        <w:r w:rsidRPr="002E584D">
          <w:rPr>
            <w:rStyle w:val="Hyperlink"/>
          </w:rPr>
          <w:t>wilke@austin.utexas.edu</w:t>
        </w:r>
      </w:hyperlink>
      <w:r>
        <w:t xml:space="preserve"> (COW)</w:t>
      </w:r>
    </w:p>
    <w:p w14:paraId="59538896" w14:textId="74ABD0EF" w:rsidR="002E584D" w:rsidRDefault="002E584D" w:rsidP="00A11527"/>
    <w:p w14:paraId="0513A634" w14:textId="77777777" w:rsidR="0014794F" w:rsidRPr="00A11527" w:rsidRDefault="0014794F" w:rsidP="00A11527"/>
    <w:p w14:paraId="3ACBFCE5" w14:textId="11566B06" w:rsidR="00E44657" w:rsidRDefault="00E44657" w:rsidP="008C0D13">
      <w:pPr>
        <w:pStyle w:val="Heading2"/>
        <w:tabs>
          <w:tab w:val="left" w:pos="2172"/>
        </w:tabs>
      </w:pPr>
      <w:r>
        <w:t>Abstract</w:t>
      </w:r>
      <w:r w:rsidR="008C0D13">
        <w:tab/>
      </w:r>
    </w:p>
    <w:p w14:paraId="437EA5AE" w14:textId="2DC09F73" w:rsidR="00586C8F" w:rsidRPr="0037061B" w:rsidRDefault="00CE42D7" w:rsidP="00586C8F">
      <w:r>
        <w:t xml:space="preserve">Predicting bacterial phenotype from external perturbations is a </w:t>
      </w:r>
      <w:r w:rsidR="0037061B">
        <w:t xml:space="preserve">problem investigated many times; on the other hand, the question of predicting external conditions by using phenotype is not investigated much. Here we use a </w:t>
      </w:r>
      <w:proofErr w:type="gramStart"/>
      <w:r w:rsidR="0037061B" w:rsidRPr="0037061B">
        <w:rPr>
          <w:i/>
        </w:rPr>
        <w:t>E.coli</w:t>
      </w:r>
      <w:proofErr w:type="gramEnd"/>
      <w:r w:rsidR="0037061B">
        <w:rPr>
          <w:i/>
        </w:rPr>
        <w:t xml:space="preserve"> </w:t>
      </w:r>
      <w:r w:rsidR="0037061B">
        <w:t xml:space="preserve">transcriptomic and proteomic dataset to </w:t>
      </w:r>
      <w:r w:rsidR="00341FB1">
        <w:t>pr</w:t>
      </w:r>
      <w:r w:rsidR="000C6022">
        <w:t>e</w:t>
      </w:r>
      <w:r w:rsidR="00341FB1">
        <w:t xml:space="preserve">dict the growth conditions. Our findings indicate that we can </w:t>
      </w:r>
      <w:r w:rsidR="000C6022">
        <w:t>make far from random predictions related with carbon source, salt levels and growth phase of the bacteria from both transcriptome and proteome data. We can also predict multiple conditions for a sample up</w:t>
      </w:r>
      <w:r w:rsidR="00663679">
        <w:t xml:space="preserve"> </w:t>
      </w:r>
      <w:r w:rsidR="000C6022">
        <w:t>to 75% accuracy. There is a small synergistic effect related with combining transcriptome and proteome data</w:t>
      </w:r>
      <w:r w:rsidR="00663679">
        <w:t>. It is also possible to make predictions for continuous parameters like the time that the sample was taken and salt concentrations.</w:t>
      </w:r>
      <w:r w:rsidR="00844A56">
        <w:t xml:space="preserve"> The analysis indicates 2 clear signals exponential data have a higher predictive value and combining mRNA and protein data results in a small but consistent increase in prediction power independent of the machine learning model used.  </w:t>
      </w:r>
    </w:p>
    <w:p w14:paraId="378A6BC5" w14:textId="77777777" w:rsidR="009E1177" w:rsidRDefault="009E1177" w:rsidP="00E44657"/>
    <w:p w14:paraId="675C5B46" w14:textId="77777777" w:rsidR="00270FF3" w:rsidRPr="00E44657" w:rsidRDefault="00270FF3" w:rsidP="00E44657"/>
    <w:p w14:paraId="180EC882" w14:textId="438CADB4" w:rsidR="001D0D08" w:rsidRDefault="00AE1031" w:rsidP="001762FB">
      <w:pPr>
        <w:pStyle w:val="Heading2"/>
      </w:pPr>
      <w:r>
        <w:t>Introduction</w:t>
      </w:r>
    </w:p>
    <w:p w14:paraId="4661D5D9" w14:textId="77777777" w:rsidR="001D0D08" w:rsidRDefault="001D0D08" w:rsidP="00C31204"/>
    <w:p w14:paraId="13415711" w14:textId="542E258C" w:rsidR="002E09F1" w:rsidRDefault="001D0D08" w:rsidP="00DB2CD6">
      <w:pPr>
        <w:rPr>
          <w:color w:val="A6A6A6" w:themeColor="background1" w:themeShade="A6"/>
        </w:rPr>
      </w:pPr>
      <w:r>
        <w:t xml:space="preserve">Figure out the changes in the organisms as response to external conditions is a big challenge. </w:t>
      </w:r>
      <w:commentRangeStart w:id="0"/>
      <w:r>
        <w:t xml:space="preserve">This problem has two distinct sides the first and very well investigated question asks whether we can predict the changes in the organism with respect to external conditions, on the other side the inverse problem which was not investigated that much asks the opposite question whether we can predict the growth conditions can be predicted by using </w:t>
      </w:r>
      <w:r w:rsidR="00FE3C07">
        <w:t>information from the cell is not investigated that much.</w:t>
      </w:r>
      <w:commentRangeEnd w:id="0"/>
      <w:r w:rsidR="009156E8">
        <w:rPr>
          <w:rStyle w:val="CommentReference"/>
        </w:rPr>
        <w:commentReference w:id="0"/>
      </w:r>
      <w:r w:rsidR="00FE3C07">
        <w:t xml:space="preserve"> </w:t>
      </w:r>
    </w:p>
    <w:p w14:paraId="2C643536" w14:textId="77777777" w:rsidR="00DB2CD6" w:rsidRPr="00DB2CD6" w:rsidRDefault="00DB2CD6" w:rsidP="00DB2CD6">
      <w:pPr>
        <w:rPr>
          <w:color w:val="A6A6A6" w:themeColor="background1" w:themeShade="A6"/>
        </w:rPr>
      </w:pPr>
    </w:p>
    <w:p w14:paraId="6F1B99DA" w14:textId="7DB78489" w:rsidR="002E09F1" w:rsidRDefault="002E09F1" w:rsidP="00C31204">
      <w:r>
        <w:t xml:space="preserve">Another challenge is to </w:t>
      </w:r>
      <w:r w:rsidR="00916A56">
        <w:t>build</w:t>
      </w:r>
      <w:r>
        <w:t xml:space="preserve"> the link between external conditions and cell content by using </w:t>
      </w:r>
      <w:r w:rsidR="00B041F0">
        <w:t>multiple layers of genomic data.</w:t>
      </w:r>
      <w:r w:rsidR="002E0429">
        <w:t xml:space="preserve"> </w:t>
      </w:r>
      <w:r w:rsidR="00B041F0">
        <w:t>A</w:t>
      </w:r>
      <w:r w:rsidR="002E0429">
        <w:t xml:space="preserve">dding more layers </w:t>
      </w:r>
      <w:r w:rsidR="00916A56">
        <w:t>supposed to</w:t>
      </w:r>
      <w:r w:rsidR="002E0429">
        <w:t xml:space="preserve"> give better outcomes</w:t>
      </w:r>
      <w:r w:rsidR="00B13E30">
        <w:t xml:space="preserve"> </w:t>
      </w:r>
      <w:r w:rsidR="002E0429">
        <w:t xml:space="preserve"> </w:t>
      </w:r>
      <w:r w:rsidR="00916A56">
        <w:t>but there are multiple challenges based on biases of distinct methods used to collect information</w:t>
      </w:r>
      <w:r w:rsidR="00D13B45">
        <w:t xml:space="preserve"> </w:t>
      </w:r>
      <w:r w:rsidR="00D13B45">
        <w:fldChar w:fldCharType="begin"/>
      </w:r>
      <w:r w:rsidR="004C645B">
        <w:instrText xml:space="preserve"> ADDIN ZOTERO_ITEM CSL_CITATION {"citationID":"v5vi29jhj","properties":{"formattedCitation":"{\\rtf \\super 1\\nosupersub{}}","plainCitation":"1"},"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schema":"https://github.com/citation-style-language/schema/raw/master/csl-citation.json"} </w:instrText>
      </w:r>
      <w:r w:rsidR="00D13B45">
        <w:fldChar w:fldCharType="separate"/>
      </w:r>
      <w:r w:rsidR="004C645B" w:rsidRPr="004C645B">
        <w:rPr>
          <w:rFonts w:ascii="Calibri" w:eastAsia="Times New Roman" w:cs="Times New Roman"/>
          <w:vertAlign w:val="superscript"/>
        </w:rPr>
        <w:t>1</w:t>
      </w:r>
      <w:r w:rsidR="00D13B45">
        <w:fldChar w:fldCharType="end"/>
      </w:r>
      <w:r w:rsidR="00916A56">
        <w:t xml:space="preserve"> </w:t>
      </w:r>
      <w:r w:rsidR="00916A56">
        <w:lastRenderedPageBreak/>
        <w:t xml:space="preserve">from different </w:t>
      </w:r>
      <w:r w:rsidR="003A7B7E">
        <w:t>o</w:t>
      </w:r>
      <w:r w:rsidR="00916A56">
        <w:t>mics layers and biases related with batches which are inevitable</w:t>
      </w:r>
      <w:r w:rsidR="005A1491">
        <w:t xml:space="preserve"> </w:t>
      </w:r>
      <w:r w:rsidR="005A1491">
        <w:fldChar w:fldCharType="begin"/>
      </w:r>
      <w:r w:rsidR="004C645B">
        <w:instrText xml:space="preserve"> ADDIN ZOTERO_ITEM CSL_CITATION {"citationID":"46s9oc5lq","properties":{"formattedCitation":"{\\rtf \\super 2,3\\nosupersub{}}","plainCitation":"2,3"},"citationItems":[{"id":207,"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label":"page"},{"id":376,"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label":"page"}],"schema":"https://github.com/citation-style-language/schema/raw/master/csl-citation.json"} </w:instrText>
      </w:r>
      <w:r w:rsidR="005A1491">
        <w:fldChar w:fldCharType="separate"/>
      </w:r>
      <w:r w:rsidR="004C645B" w:rsidRPr="004C645B">
        <w:rPr>
          <w:rFonts w:ascii="Calibri" w:eastAsia="Times New Roman" w:cs="Times New Roman"/>
          <w:vertAlign w:val="superscript"/>
        </w:rPr>
        <w:t>2,3</w:t>
      </w:r>
      <w:r w:rsidR="005A1491">
        <w:fldChar w:fldCharType="end"/>
      </w:r>
      <w:r w:rsidR="00916A56">
        <w:t xml:space="preserve"> if one runs a study based on a big dataset that is collected in different labs and at different times.</w:t>
      </w:r>
    </w:p>
    <w:p w14:paraId="30CC5E1C" w14:textId="77777777" w:rsidR="00E25E3E" w:rsidRDefault="00E25E3E" w:rsidP="00C31204"/>
    <w:p w14:paraId="61FD3C1A" w14:textId="3F778EF2" w:rsidR="00C31204" w:rsidRPr="00C31204" w:rsidRDefault="000106AF" w:rsidP="00C31204">
      <w:r>
        <w:t xml:space="preserve">There are some </w:t>
      </w:r>
      <w:r w:rsidR="005E5789">
        <w:t xml:space="preserve">studies that focuses on </w:t>
      </w:r>
      <w:r w:rsidR="00B01B18">
        <w:t xml:space="preserve">predicting external conditions by using the cells internal variables </w:t>
      </w:r>
      <w:r>
        <w:fldChar w:fldCharType="begin"/>
      </w:r>
      <w:r w:rsidR="00E80F9B">
        <w:instrText xml:space="preserve"> ADDIN ZOTERO_ITEM CSL_CITATION {"citationID":"15q2dn1mcd","properties":{"formattedCitation":"{\\rtf \\super 4,5\\nosupersub{}}","plainCitation":"4,5"},"citationItems":[{"id":185,"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390,"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instrText>
      </w:r>
      <w:r w:rsidR="00E80F9B">
        <w:rPr>
          <w:rFonts w:ascii="MS Mincho" w:eastAsia="MS Mincho" w:hAnsi="MS Mincho" w:cs="MS Mincho"/>
        </w:rPr>
        <w:instrText>∼</w:instrText>
      </w:r>
      <w:r w:rsidR="00E80F9B">
        <w: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schema":"https://github.com/citation-style-language/schema/raw/master/csl-citation.json"} </w:instrText>
      </w:r>
      <w:r>
        <w:fldChar w:fldCharType="separate"/>
      </w:r>
      <w:r w:rsidR="00E80F9B" w:rsidRPr="00E80F9B">
        <w:rPr>
          <w:rFonts w:ascii="Calibri" w:eastAsia="Times New Roman" w:cs="Times New Roman"/>
          <w:vertAlign w:val="superscript"/>
        </w:rPr>
        <w:t>4,5</w:t>
      </w:r>
      <w:r>
        <w:fldChar w:fldCharType="end"/>
      </w:r>
      <w:r w:rsidR="004D2922">
        <w:t xml:space="preserve">; but the main focus of those studies is to generate a theoretical framework for the problem. Here we use a large biological dataset </w:t>
      </w:r>
      <w:r w:rsidR="004D2922">
        <w:fldChar w:fldCharType="begin"/>
      </w:r>
      <w:r w:rsidR="004D2922">
        <w:instrText xml:space="preserve"> ADDIN ZOTERO_ITEM CSL_CITATION {"citationID":"24h4gk1q91","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4D2922">
        <w:fldChar w:fldCharType="separate"/>
      </w:r>
      <w:r w:rsidR="004D2922" w:rsidRPr="004D2922">
        <w:rPr>
          <w:rFonts w:ascii="Calibri" w:eastAsia="Times New Roman" w:cs="Times New Roman"/>
          <w:vertAlign w:val="superscript"/>
        </w:rPr>
        <w:t>6</w:t>
      </w:r>
      <w:r w:rsidR="004D2922">
        <w:fldChar w:fldCharType="end"/>
      </w:r>
      <w:r w:rsidR="004D2922">
        <w:t>composed of transcriptomic and proteomic data to predict the growth conditions in a discrete framework. Our</w:t>
      </w:r>
      <w:r w:rsidR="001762FB">
        <w:t xml:space="preserve"> </w:t>
      </w:r>
      <w:r w:rsidR="009803EA">
        <w:t>unique dataset that includes paired mRNA and protein me</w:t>
      </w:r>
      <w:r w:rsidR="00C45A7E">
        <w:t xml:space="preserve">asurements of </w:t>
      </w:r>
      <w:proofErr w:type="gramStart"/>
      <w:r w:rsidR="00C45A7E" w:rsidRPr="00C45A7E">
        <w:rPr>
          <w:i/>
        </w:rPr>
        <w:t>E.coli</w:t>
      </w:r>
      <w:proofErr w:type="gramEnd"/>
      <w:r w:rsidR="00C45A7E">
        <w:t xml:space="preserve"> under</w:t>
      </w:r>
      <w:r w:rsidR="000218CE">
        <w:t xml:space="preserve"> multiple</w:t>
      </w:r>
      <w:r w:rsidR="00C45A7E">
        <w:t xml:space="preserve"> different growth conditions </w:t>
      </w:r>
      <w:r w:rsidR="004D2922">
        <w:t xml:space="preserve">used to train machine learning algorithms with the aim of </w:t>
      </w:r>
      <w:r w:rsidR="001762FB">
        <w:t xml:space="preserve"> predict</w:t>
      </w:r>
      <w:r w:rsidR="004D2922">
        <w:t>ing</w:t>
      </w:r>
      <w:r w:rsidR="001762FB">
        <w:t xml:space="preserve"> the growth condit</w:t>
      </w:r>
      <w:r w:rsidR="007B602D">
        <w:t>ions of the bacteria. This large</w:t>
      </w:r>
      <w:r w:rsidR="001762FB">
        <w:t xml:space="preserve"> paired database also </w:t>
      </w:r>
      <w:r w:rsidR="00133FB9">
        <w:t>allows</w:t>
      </w:r>
      <w:r w:rsidR="001762FB">
        <w:t xml:space="preserve"> us to compare the </w:t>
      </w:r>
      <w:r w:rsidR="00D61B14">
        <w:t>predictability of</w:t>
      </w:r>
      <w:r w:rsidR="001762FB">
        <w:t xml:space="preserve"> </w:t>
      </w:r>
      <w:r w:rsidR="00D61B14">
        <w:t>external conditions by using transcriptomic and proteomic datasets either individually or together</w:t>
      </w:r>
      <w:r w:rsidR="001762FB">
        <w:t xml:space="preserve">. </w:t>
      </w:r>
      <w:r w:rsidR="00D61B14">
        <w:t xml:space="preserve">By using the </w:t>
      </w:r>
      <w:r w:rsidR="002B1E5C">
        <w:t>framework,</w:t>
      </w:r>
      <w:r w:rsidR="00D61B14">
        <w:t xml:space="preserve"> </w:t>
      </w:r>
      <w:r w:rsidR="004C4A78">
        <w:t>we also asked which changes in environment have the biggest impact on the o</w:t>
      </w:r>
      <w:r w:rsidR="00E86C42">
        <w:t xml:space="preserve">rganism under investigation </w:t>
      </w:r>
      <w:r w:rsidR="003229CF">
        <w:t>in transcriptomics and proteomics levels. We observe that,</w:t>
      </w:r>
      <w:r w:rsidR="00E86C42">
        <w:t xml:space="preserve"> </w:t>
      </w:r>
      <w:r w:rsidR="003229CF">
        <w:t xml:space="preserve">by combining transcriptomics and proteomics datasets we obtain </w:t>
      </w:r>
      <w:r w:rsidR="00E86C42">
        <w:t xml:space="preserve">more predictability </w:t>
      </w:r>
      <w:r w:rsidR="003229CF">
        <w:t>associated with external conditions</w:t>
      </w:r>
      <w:r w:rsidR="00E86C42">
        <w:t>. In addition to those w</w:t>
      </w:r>
      <w:r w:rsidR="00D61B14">
        <w:t>e also investigate what are the parameters that increase and decrease the predictability of those conditions and figure out bacterial phase has a huge effect on predictability</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5C2C3FA1" w14:textId="0BF28E25" w:rsidR="00C15BCA" w:rsidRDefault="00270FF3" w:rsidP="00C15BCA">
      <w:pPr>
        <w:pStyle w:val="Heading3"/>
      </w:pPr>
      <w:r>
        <w:t>D</w:t>
      </w:r>
      <w:r w:rsidR="00881210">
        <w:t xml:space="preserve">ata </w:t>
      </w:r>
      <w:r w:rsidR="00476167">
        <w:t>structure</w:t>
      </w:r>
      <w:r>
        <w:t xml:space="preserve"> and pipeline design</w:t>
      </w:r>
    </w:p>
    <w:p w14:paraId="2FD2DB36" w14:textId="77777777" w:rsidR="004A0BB3" w:rsidRDefault="004A0BB3" w:rsidP="004A0BB3"/>
    <w:p w14:paraId="7A18E4C7" w14:textId="5D5252B9" w:rsidR="004A0BB3" w:rsidRDefault="004A0BB3" w:rsidP="004A0BB3">
      <w:r>
        <w:t>We use</w:t>
      </w:r>
      <w:r w:rsidR="00931EB2">
        <w:t xml:space="preserve">d data </w:t>
      </w:r>
      <w:r w:rsidR="00421EE0">
        <w:t>based on previous studies</w:t>
      </w:r>
      <w:r w:rsidR="00931EB2">
        <w:t xml:space="preserve"> </w:t>
      </w:r>
      <w:r w:rsidR="00421EE0">
        <w:fldChar w:fldCharType="begin"/>
      </w:r>
      <w:r w:rsidR="00E80F9B">
        <w:instrText xml:space="preserve"> ADDIN ZOTERO_ITEM CSL_CITATION {"citationID":"EBVr8OF9","properties":{"formattedCitation":"{\\rtf \\super 6,7\\nosupersub{}}","plainCitation":"6,7"},"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sidR="00421EE0">
        <w:fldChar w:fldCharType="separate"/>
      </w:r>
      <w:r w:rsidR="00E80F9B" w:rsidRPr="00E80F9B">
        <w:rPr>
          <w:rFonts w:ascii="Calibri" w:eastAsia="Times New Roman" w:cs="Times New Roman"/>
          <w:vertAlign w:val="superscript"/>
        </w:rPr>
        <w:t>6,7</w:t>
      </w:r>
      <w:r w:rsidR="00421EE0">
        <w:fldChar w:fldCharType="end"/>
      </w:r>
      <w:r w:rsidR="00421EE0">
        <w:t xml:space="preserve"> </w:t>
      </w:r>
      <w:r w:rsidR="00A715C0">
        <w:t xml:space="preserve">to generate predictive models based on mRNA and protein abundances to generate predictive models that try to figure out growth conditions that the sample is collected. Although the methods and procedures is general and can be applied to different growth conditions </w:t>
      </w:r>
      <w:r w:rsidR="00476167">
        <w:t>here we focus on prediction of four different parameters that are systematically varies in the data; growth phase, c</w:t>
      </w:r>
      <w:r w:rsidR="00592D30">
        <w:t xml:space="preserve">arbon source, Mg and Na concentrations. Data set composes from 155 samples, mRNA abundances were measured for 152 of them and protein abundances were measured for 105 of them. For 102 of the samples we have both mRNA and protein concentrations. </w:t>
      </w:r>
      <w:r w:rsidR="00E404AB">
        <w:t>[figure 1]</w:t>
      </w:r>
    </w:p>
    <w:p w14:paraId="67EFDCAC" w14:textId="77777777" w:rsidR="00202CB5" w:rsidRDefault="00202CB5" w:rsidP="004A0BB3"/>
    <w:p w14:paraId="7F67D910" w14:textId="637D6039" w:rsidR="00897E30" w:rsidRDefault="00202CB5" w:rsidP="004A0BB3">
      <w:r>
        <w:t xml:space="preserve">For the analyze of data we </w:t>
      </w:r>
      <w:r w:rsidR="0084301E">
        <w:t xml:space="preserve">generated a pipeline using </w:t>
      </w:r>
      <w:r w:rsidR="00D629A3">
        <w:t>four different machine learning models including SVM with radial kernel, SVM with sigmoidal kernel, SVM with linear kernel and random forest algorithm</w:t>
      </w:r>
      <w:r w:rsidR="0084301E">
        <w:t xml:space="preserve"> </w:t>
      </w:r>
      <w:r w:rsidR="00D629A3">
        <w:t xml:space="preserve">with the help of </w:t>
      </w:r>
      <w:r w:rsidR="0084301E" w:rsidRPr="0084301E">
        <w:rPr>
          <w:i/>
        </w:rPr>
        <w:t>e1071</w:t>
      </w:r>
      <w:r w:rsidR="00BD1F64">
        <w:rPr>
          <w:i/>
        </w:rPr>
        <w:fldChar w:fldCharType="begin"/>
      </w:r>
      <w:r w:rsidR="00E80F9B">
        <w:rPr>
          <w:i/>
        </w:rPr>
        <w:instrText xml:space="preserve"> ADDIN ZOTERO_ITEM CSL_CITATION {"citationID":"1sqh3dasfr","properties":{"formattedCitation":"{\\rtf \\super 8\\nosupersub{}}","plainCitation":"8"},"citationItems":[{"id":330,"uris":["http://zotero.org/users/local/FOPKHRFW/items/GZ665326"],"uri":["http://zotero.org/users/local/FOPKHRFW/items/GZ665326"],"itemData":{"id":330,"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BD1F64">
        <w:rPr>
          <w:i/>
        </w:rPr>
        <w:fldChar w:fldCharType="separate"/>
      </w:r>
      <w:r w:rsidR="00E80F9B" w:rsidRPr="00E80F9B">
        <w:rPr>
          <w:rFonts w:ascii="Calibri" w:eastAsia="Times New Roman" w:cs="Times New Roman"/>
          <w:vertAlign w:val="superscript"/>
        </w:rPr>
        <w:t>8</w:t>
      </w:r>
      <w:r w:rsidR="00BD1F64">
        <w:rPr>
          <w:i/>
        </w:rPr>
        <w:fldChar w:fldCharType="end"/>
      </w:r>
      <w:r w:rsidR="00642EE2">
        <w:rPr>
          <w:i/>
        </w:rPr>
        <w:t xml:space="preserve"> and random forest</w:t>
      </w:r>
      <w:r w:rsidR="00BD1F64">
        <w:rPr>
          <w:i/>
        </w:rPr>
        <w:fldChar w:fldCharType="begin"/>
      </w:r>
      <w:r w:rsidR="00E80F9B">
        <w:rPr>
          <w:i/>
        </w:rPr>
        <w:instrText xml:space="preserve"> ADDIN ZOTERO_ITEM CSL_CITATION {"citationID":"1vspi1k64r","properties":{"formattedCitation":"{\\rtf \\super 9\\nosupersub{}}","plainCitation":"9"},"citationItems":[{"id":337,"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BD1F64">
        <w:rPr>
          <w:i/>
        </w:rPr>
        <w:fldChar w:fldCharType="separate"/>
      </w:r>
      <w:r w:rsidR="00E80F9B" w:rsidRPr="00E80F9B">
        <w:rPr>
          <w:rFonts w:ascii="Calibri" w:eastAsia="Times New Roman" w:cs="Times New Roman"/>
          <w:vertAlign w:val="superscript"/>
        </w:rPr>
        <w:t>9</w:t>
      </w:r>
      <w:r w:rsidR="00BD1F64">
        <w:rPr>
          <w:i/>
        </w:rPr>
        <w:fldChar w:fldCharType="end"/>
      </w:r>
      <w:r w:rsidR="00642EE2">
        <w:t xml:space="preserve"> </w:t>
      </w:r>
      <w:r w:rsidR="0084301E" w:rsidRPr="0084301E">
        <w:rPr>
          <w:i/>
        </w:rPr>
        <w:t>package</w:t>
      </w:r>
      <w:r w:rsidR="00642EE2">
        <w:rPr>
          <w:i/>
        </w:rPr>
        <w:t>s</w:t>
      </w:r>
      <w:r w:rsidR="0084301E">
        <w:t xml:space="preserve">. We use </w:t>
      </w:r>
      <w:r w:rsidR="0084301E" w:rsidRPr="0084301E">
        <w:rPr>
          <w:i/>
        </w:rPr>
        <w:t xml:space="preserve">C-Classification </w:t>
      </w:r>
      <w:r w:rsidR="0084301E">
        <w:t xml:space="preserve">for training classification model and </w:t>
      </w:r>
      <w:r w:rsidR="0084301E" w:rsidRPr="0084301E">
        <w:rPr>
          <w:i/>
        </w:rPr>
        <w:t>eps-regression</w:t>
      </w:r>
      <w:r w:rsidR="0084301E">
        <w:t xml:space="preserve"> for training regression models</w:t>
      </w:r>
      <w:r w:rsidR="00897E30">
        <w:t xml:space="preserve"> which we use f</w:t>
      </w:r>
      <w:r w:rsidR="00D629A3">
        <w:t>or predicting growth rates</w:t>
      </w:r>
      <w:r w:rsidR="0084301E">
        <w:t>. We adjusted weights of samples in a way that each class ends up with equal weight in order to prevent the prediction bias in favor of more populated classes</w:t>
      </w:r>
      <w:r w:rsidR="00EF5100">
        <w:t xml:space="preserve">. </w:t>
      </w:r>
    </w:p>
    <w:p w14:paraId="50743DA2" w14:textId="77777777" w:rsidR="00897E30" w:rsidRDefault="00897E30" w:rsidP="004A0BB3"/>
    <w:p w14:paraId="57C9075A" w14:textId="616608AF" w:rsidR="00897E30" w:rsidRDefault="004601B4" w:rsidP="004A0BB3">
      <w:r>
        <w:t xml:space="preserve">We also generate a tuning loop for </w:t>
      </w:r>
      <w:r w:rsidR="003A513B">
        <w:t>the</w:t>
      </w:r>
      <w:r w:rsidR="00897E30">
        <w:t xml:space="preserve"> analyze in which we were optimizing </w:t>
      </w:r>
      <w:r w:rsidR="00897E30" w:rsidRPr="00700FBB">
        <w:rPr>
          <w:rFonts w:ascii="Courier New" w:hAnsi="Courier New" w:cs="Courier New"/>
        </w:rPr>
        <w:t xml:space="preserve">cost </w:t>
      </w:r>
      <w:r w:rsidR="00897E30">
        <w:t xml:space="preserve">value for models SVM with linear, radial and sigmoidal kernels, and </w:t>
      </w:r>
      <w:r w:rsidR="00897E30" w:rsidRPr="00700FBB">
        <w:rPr>
          <w:rFonts w:ascii="Courier New" w:hAnsi="Courier New" w:cs="Courier New"/>
        </w:rPr>
        <w:t xml:space="preserve">gamma </w:t>
      </w:r>
      <w:r w:rsidR="00897E30">
        <w:t xml:space="preserve">for </w:t>
      </w:r>
      <w:r w:rsidR="00642EE2">
        <w:t xml:space="preserve">SVM with </w:t>
      </w:r>
      <w:r w:rsidR="00897E30">
        <w:t>radial and sigmoidal kernels</w:t>
      </w:r>
      <w:r>
        <w:t xml:space="preserve">. </w:t>
      </w:r>
      <w:r w:rsidR="00642EE2">
        <w:t xml:space="preserve">For random forest </w:t>
      </w:r>
      <w:r w:rsidR="003A513B">
        <w:t>algorithm,</w:t>
      </w:r>
      <w:r w:rsidR="00642EE2">
        <w:t xml:space="preserve"> we optimize </w:t>
      </w:r>
      <w:proofErr w:type="spellStart"/>
      <w:r w:rsidR="00642EE2" w:rsidRPr="00BD1F64">
        <w:rPr>
          <w:rFonts w:ascii="Courier New" w:hAnsi="Courier New" w:cs="Courier New"/>
        </w:rPr>
        <w:t>mtry</w:t>
      </w:r>
      <w:proofErr w:type="spellEnd"/>
      <w:r w:rsidR="00642EE2">
        <w:t xml:space="preserve">, </w:t>
      </w:r>
      <w:proofErr w:type="spellStart"/>
      <w:r w:rsidR="00642EE2" w:rsidRPr="00BD1F64">
        <w:rPr>
          <w:rFonts w:ascii="Courier New" w:hAnsi="Courier New" w:cs="Courier New"/>
        </w:rPr>
        <w:t>ntrees</w:t>
      </w:r>
      <w:proofErr w:type="spellEnd"/>
      <w:r w:rsidR="00642EE2">
        <w:t xml:space="preserve">, and </w:t>
      </w:r>
      <w:proofErr w:type="spellStart"/>
      <w:r w:rsidR="00642EE2" w:rsidRPr="00BD1F64">
        <w:rPr>
          <w:rFonts w:ascii="Courier New" w:hAnsi="Courier New" w:cs="Courier New"/>
        </w:rPr>
        <w:t>nodesize</w:t>
      </w:r>
      <w:proofErr w:type="spellEnd"/>
      <w:r w:rsidR="00642EE2">
        <w:t xml:space="preserve"> parameters</w:t>
      </w:r>
      <w:r w:rsidR="00F34FD8">
        <w:t>. We use the m</w:t>
      </w:r>
      <w:r w:rsidR="00F12A7F">
        <w:t>ulti conditional f1 score</w:t>
      </w:r>
      <w:r w:rsidR="00F12A7F">
        <w:fldChar w:fldCharType="begin"/>
      </w:r>
      <w:r w:rsidR="00E80F9B">
        <w:instrText xml:space="preserve"> ADDIN ZOTERO_ITEM CSL_CITATION {"citationID":"2pc717o7co","properties":{"formattedCitation":"{\\rtf \\super 10\\nosupersub{}}","plainCitation":"10"},"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F12A7F">
        <w:fldChar w:fldCharType="separate"/>
      </w:r>
      <w:r w:rsidR="00E80F9B" w:rsidRPr="00E80F9B">
        <w:rPr>
          <w:rFonts w:ascii="Calibri" w:eastAsia="Times New Roman" w:cs="Times New Roman"/>
          <w:vertAlign w:val="superscript"/>
        </w:rPr>
        <w:t>10</w:t>
      </w:r>
      <w:r w:rsidR="00F12A7F">
        <w:fldChar w:fldCharType="end"/>
      </w:r>
      <w:r w:rsidR="00F34FD8">
        <w:t>, in order to weight all conditions equally and assign same importance to false positives and false negatives.</w:t>
      </w:r>
    </w:p>
    <w:p w14:paraId="6C33198B" w14:textId="77777777" w:rsidR="00897E30" w:rsidRDefault="00897E30" w:rsidP="004A0BB3"/>
    <w:p w14:paraId="77F1A832" w14:textId="2B93B291" w:rsidR="00202CB5" w:rsidRDefault="00015BEF" w:rsidP="004A0BB3">
      <w:r>
        <w:lastRenderedPageBreak/>
        <w:t xml:space="preserve">Before SVM we apply </w:t>
      </w:r>
      <w:r w:rsidR="007069AD">
        <w:t>DeSeq2</w:t>
      </w:r>
      <w:r w:rsidR="007069AD">
        <w:fldChar w:fldCharType="begin"/>
      </w:r>
      <w:r w:rsidR="00E80F9B">
        <w:instrText xml:space="preserve"> ADDIN ZOTERO_ITEM CSL_CITATION {"citationID":"23icqieqqc","properties":{"formattedCitation":"{\\rtf \\super 11\\nosupersub{}}","plainCitation":"11"},"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7069AD">
        <w:fldChar w:fldCharType="separate"/>
      </w:r>
      <w:r w:rsidR="00E80F9B" w:rsidRPr="00E80F9B">
        <w:rPr>
          <w:rFonts w:ascii="Calibri" w:eastAsia="Times New Roman" w:cs="Times New Roman"/>
          <w:vertAlign w:val="superscript"/>
        </w:rPr>
        <w:t>11</w:t>
      </w:r>
      <w:r w:rsidR="007069AD">
        <w:fldChar w:fldCharType="end"/>
      </w:r>
      <w:r w:rsidR="00897E30">
        <w:t xml:space="preserve"> for size factor normalization, </w:t>
      </w:r>
      <w:r>
        <w:t>fSVA</w:t>
      </w:r>
      <w:r w:rsidR="00F12A7F">
        <w:fldChar w:fldCharType="begin"/>
      </w:r>
      <w:r w:rsidR="00E80F9B">
        <w:instrText xml:space="preserve"> ADDIN ZOTERO_ITEM CSL_CITATION {"citationID":"27tspivepm","properties":{"formattedCitation":"{\\rtf \\super 12\\nosupersub{}}","plainCitation":"12"},"citationItems":[{"id":310,"uris":["http://zotero.org/users/local/FOPKHRFW/items/8BMDPICH"],"uri":["http://zotero.org/users/local/FOPKHRFW/items/8BMDPICH"],"itemData":{"id":310,"type":"article-journal","title":"Removing batch effects for prediction problems with frozen surrogate variable analysis","container-title":"arXiv:1301.3947 [stat]","source":"arXiv.org","abstract":"Batch effects are responsible for the failure of promising genomic prognos- tic signatures, major ambiguities in published genomic results, and retractions of widely-publicized findings. Batch effect corrections have been developed to re- move these artifacts, but they are designed to be used in population studies. But genomic technologies are beginning to be used in clinical applications where sam- ples are analyzed one at a time for diagnostic, prognostic, and predictive applica- 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 curacy in simulations and in public genomic studies. fSVA is available as part of the sva Bioconductor package.","URL":"http://arxiv.org/abs/1301.3947","note":"arXiv: 1301.3947","author":[{"family":"Parker","given":"Hilary S."},{"family":"Bravo","given":"Héctor Corrada"},{"family":"Leek","given":"Jeffrey T."}],"issued":{"date-parts":[["2013",1,16]]},"accessed":{"date-parts":[["2017",3,29]]}}}],"schema":"https://github.com/citation-style-language/schema/raw/master/csl-citation.json"} </w:instrText>
      </w:r>
      <w:r w:rsidR="00F12A7F">
        <w:fldChar w:fldCharType="separate"/>
      </w:r>
      <w:r w:rsidR="00E80F9B" w:rsidRPr="00E80F9B">
        <w:rPr>
          <w:rFonts w:ascii="Calibri" w:eastAsia="Times New Roman" w:cs="Times New Roman"/>
          <w:vertAlign w:val="superscript"/>
        </w:rPr>
        <w:t>12</w:t>
      </w:r>
      <w:r w:rsidR="00F12A7F">
        <w:fldChar w:fldCharType="end"/>
      </w:r>
      <w:r>
        <w:t xml:space="preserve"> to normalize batch effects and PCA</w:t>
      </w:r>
      <w:r w:rsidR="007069AD">
        <w:fldChar w:fldCharType="begin"/>
      </w:r>
      <w:r w:rsidR="00E80F9B">
        <w:instrText xml:space="preserve"> ADDIN ZOTERO_ITEM CSL_CITATION {"citationID":"1hjfuddknm","properties":{"formattedCitation":"{\\rtf \\super 13\\nosupersub{}}","plainCitation":"13"},"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7069AD">
        <w:fldChar w:fldCharType="separate"/>
      </w:r>
      <w:r w:rsidR="00E80F9B" w:rsidRPr="00E80F9B">
        <w:rPr>
          <w:rFonts w:ascii="Calibri" w:eastAsia="Times New Roman" w:cs="Times New Roman"/>
          <w:vertAlign w:val="superscript"/>
        </w:rPr>
        <w:t>13</w:t>
      </w:r>
      <w:r w:rsidR="007069AD">
        <w:fldChar w:fldCharType="end"/>
      </w:r>
      <w:r>
        <w:t xml:space="preserve"> to obtain the principal components</w:t>
      </w:r>
      <w:r w:rsidR="007F108D">
        <w:t xml:space="preserve"> of the data</w:t>
      </w:r>
      <w:r>
        <w:t>.</w:t>
      </w:r>
      <w:r w:rsidR="007F108D">
        <w:t xml:space="preserve"> </w:t>
      </w:r>
      <w:r w:rsidR="003A513B">
        <w:t>Despite the fact that our datase</w:t>
      </w:r>
      <w:r w:rsidR="00F12A7F">
        <w:t>t has stro</w:t>
      </w:r>
      <w:r w:rsidR="006F7D10">
        <w:t xml:space="preserve">ng batch effects </w:t>
      </w:r>
      <w:r w:rsidR="006F7D10">
        <w:fldChar w:fldCharType="begin"/>
      </w:r>
      <w:r w:rsidR="00E80F9B">
        <w:instrText xml:space="preserve"> ADDIN ZOTERO_ITEM CSL_CITATION {"citationID":"502vyzm7","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6F7D10">
        <w:fldChar w:fldCharType="separate"/>
      </w:r>
      <w:r w:rsidR="00E80F9B" w:rsidRPr="00E80F9B">
        <w:rPr>
          <w:rFonts w:ascii="Calibri" w:eastAsia="Times New Roman" w:cs="Times New Roman"/>
          <w:vertAlign w:val="superscript"/>
        </w:rPr>
        <w:t>6</w:t>
      </w:r>
      <w:r w:rsidR="006F7D10">
        <w:fldChar w:fldCharType="end"/>
      </w:r>
      <w:r w:rsidR="003A513B">
        <w:t>, w</w:t>
      </w:r>
      <w:r w:rsidR="00A01B7D">
        <w:t xml:space="preserve">e believe we get rid of the batch effects as much as possible before training our data with the help of </w:t>
      </w:r>
      <w:proofErr w:type="spellStart"/>
      <w:r w:rsidR="00A01B7D">
        <w:t>fSVA</w:t>
      </w:r>
      <w:proofErr w:type="spellEnd"/>
      <w:r w:rsidR="00A01B7D">
        <w:t xml:space="preserve"> algorithm. We write our tuning algorithm that enables us to divide the dataset into subsets semi-randomly in a way that the ratios of samples tried to be constant as much as possible between training tuning and test sets. </w:t>
      </w:r>
      <w:r w:rsidR="003A513B">
        <w:t xml:space="preserve">We also calculate the conditional class weights for each training data in tuning process </w:t>
      </w:r>
      <w:r w:rsidR="007F108D">
        <w:t>[figure 2]</w:t>
      </w:r>
      <w:r w:rsidR="003A513B">
        <w:t>.</w:t>
      </w:r>
    </w:p>
    <w:p w14:paraId="302600EA" w14:textId="77777777" w:rsidR="003A513B" w:rsidRDefault="003A513B" w:rsidP="004A0BB3"/>
    <w:p w14:paraId="6FBDAB54" w14:textId="57226DDF" w:rsidR="003A513B" w:rsidRDefault="003A513B" w:rsidP="004A0BB3">
      <w:r>
        <w:t>So overall our pipeline is designed for tuning four different models, SVM with linear kernel, SVM with radial kernel, SVM with sigmoidal kernel, and random forest; independent of weight and batch effects and by using principal components in order to prevent overfitting</w:t>
      </w:r>
      <w:r w:rsidR="00F34FD8">
        <w:t xml:space="preserve"> and assigning same importance to false positives, false negatives through all individual conditions</w:t>
      </w:r>
      <w:r w:rsidR="005C3847">
        <w:t>.</w:t>
      </w:r>
    </w:p>
    <w:p w14:paraId="05CD1941" w14:textId="77777777" w:rsidR="00092881" w:rsidRDefault="00092881" w:rsidP="00C15BCA"/>
    <w:p w14:paraId="16473202" w14:textId="3BB110FA" w:rsidR="00C15BCA" w:rsidRDefault="00092881" w:rsidP="00092881">
      <w:pPr>
        <w:pStyle w:val="Heading3"/>
      </w:pPr>
      <w:r>
        <w:t>We can make predictions on both datasets with all four models</w:t>
      </w:r>
    </w:p>
    <w:p w14:paraId="053775DB" w14:textId="77777777" w:rsidR="00092881" w:rsidRDefault="00092881" w:rsidP="00092881"/>
    <w:p w14:paraId="12E51D0E" w14:textId="4118CBC1" w:rsidR="00092881" w:rsidRDefault="003472A0" w:rsidP="00092881">
      <w:r>
        <w:t>Predicting four</w:t>
      </w:r>
      <w:r w:rsidR="00092881">
        <w:t xml:space="preserve"> different components carbon source, Mg levels, Na levels and growth phase which makes 16 distinct conditions at the same time on the test dataset is a challenging task. We apply our pipeline and the results indicate we can make reasonable predictions by using all our algorithms there are clear winners in the tuning stage. </w:t>
      </w:r>
      <w:r w:rsidR="008C4251">
        <w:t>The table1 shows the winning models for mRNA and protein data in the tuning stage</w:t>
      </w:r>
      <w:r w:rsidR="00F82DEC">
        <w:t xml:space="preserve">, as can be seen SVM with radial kernel is the winner in mRNA data, and SVM with sigmoidal kernel is the winner in protein data. </w:t>
      </w:r>
      <w:r w:rsidR="00B00B30">
        <w:t xml:space="preserve">The best parameter sets after tuning for mRNA and protein samples are </w:t>
      </w:r>
      <w:r w:rsidR="00865B0E">
        <w:t>xx,</w:t>
      </w:r>
      <w:r w:rsidR="00A65D71">
        <w:t xml:space="preserve"> </w:t>
      </w:r>
      <w:proofErr w:type="spellStart"/>
      <w:r w:rsidR="00A65D71">
        <w:t>yy</w:t>
      </w:r>
      <w:proofErr w:type="spellEnd"/>
      <w:r w:rsidR="00A65D71">
        <w:t xml:space="preserve"> as cost and</w:t>
      </w:r>
      <w:r w:rsidR="00865B0E">
        <w:t xml:space="preserve"> xx, </w:t>
      </w:r>
      <w:proofErr w:type="spellStart"/>
      <w:r w:rsidR="00865B0E">
        <w:t>yy</w:t>
      </w:r>
      <w:proofErr w:type="spellEnd"/>
      <w:r w:rsidR="00865B0E">
        <w:t xml:space="preserve"> as gamma, for radial and sigmoid kernels respectively (Supplementary fig 1-2).</w:t>
      </w:r>
      <w:r w:rsidR="00EA5B16">
        <w:t xml:space="preserve"> </w:t>
      </w:r>
      <w:r w:rsidR="00F82DEC">
        <w:t>Although the test set scores are less significant and more similar to each compared to tuning set results, the same trends can</w:t>
      </w:r>
      <w:r w:rsidR="002A0FCA">
        <w:t xml:space="preserve"> be observed in test set results</w:t>
      </w:r>
      <w:r w:rsidR="00F82DEC">
        <w:t xml:space="preserve"> (</w:t>
      </w:r>
      <w:r w:rsidR="009279FB">
        <w:t>Figure2</w:t>
      </w:r>
      <w:r w:rsidR="00F82DEC">
        <w:t xml:space="preserve">). The dramatic drop between tuning set results and test set results is due to xxx. Although the results on test set is much less significant compared to tuning set </w:t>
      </w:r>
      <w:r w:rsidR="009279FB">
        <w:t xml:space="preserve">the results for test set are still far from random, </w:t>
      </w:r>
      <w:r w:rsidR="00DE611F">
        <w:t>enable us to predict the 4 components of th</w:t>
      </w:r>
      <w:r w:rsidR="0050611B">
        <w:t>e sample conditions correctly 61</w:t>
      </w:r>
      <w:r w:rsidR="00E50B1D">
        <w:t>.1</w:t>
      </w:r>
      <w:r w:rsidR="00DE611F">
        <w:t>%</w:t>
      </w:r>
      <w:r w:rsidR="006F4EDA">
        <w:t xml:space="preserve"> </w:t>
      </w:r>
      <w:r w:rsidR="00DE611F">
        <w:t>of</w:t>
      </w:r>
      <w:r w:rsidR="00140942">
        <w:t xml:space="preserve"> the time for mRNA and 55.5</w:t>
      </w:r>
      <w:r w:rsidR="00DE611F">
        <w:t xml:space="preserve">% of the time for protein data if the number of test set examples are equally distributed and independent from the actual sample </w:t>
      </w:r>
      <w:r w:rsidR="00B00B30">
        <w:t>set of training set</w:t>
      </w:r>
      <w:r w:rsidR="00CA5C55">
        <w:t>.</w:t>
      </w:r>
      <w:r w:rsidR="00B00B30">
        <w:t xml:space="preserve"> C</w:t>
      </w:r>
      <w:r w:rsidR="00692292">
        <w:t xml:space="preserve">orresponding to </w:t>
      </w:r>
      <w:r w:rsidR="00692292" w:rsidRPr="00692292">
        <w:rPr>
          <w:i/>
        </w:rPr>
        <w:t>multi condition F1 score</w:t>
      </w:r>
      <w:r w:rsidR="00692292">
        <w:t xml:space="preserve"> of </w:t>
      </w:r>
      <w:r w:rsidR="00B00B30">
        <w:t xml:space="preserve">mRNA and protein data are </w:t>
      </w:r>
      <w:r w:rsidR="00791D59">
        <w:t xml:space="preserve">0.63 </w:t>
      </w:r>
      <w:r w:rsidR="00692292">
        <w:t xml:space="preserve">and </w:t>
      </w:r>
      <w:r w:rsidR="00791D59">
        <w:t>0</w:t>
      </w:r>
      <w:r w:rsidR="00692292">
        <w:t>.56 respectively</w:t>
      </w:r>
      <w:r w:rsidR="00DE611F">
        <w:t>. (Figure 3)</w:t>
      </w:r>
      <w:r w:rsidR="00E27C17">
        <w:t>. If we look at the distribution of results in a confusion matrix normalized with respect to number of training data in each category we observe that categories with high number of samples behave as a</w:t>
      </w:r>
      <w:r w:rsidR="00B00B30">
        <w:t>n</w:t>
      </w:r>
      <w:r w:rsidR="00E27C17">
        <w:t xml:space="preserve"> attractor slightly, i.e. we can get rid of the effect of sample sizes quite successfully. External condition of base Mg</w:t>
      </w:r>
      <w:r w:rsidR="00E27C17" w:rsidRPr="00DD3672">
        <w:rPr>
          <w:vertAlign w:val="superscript"/>
        </w:rPr>
        <w:t>+2</w:t>
      </w:r>
      <w:r w:rsidR="00E27C17">
        <w:t xml:space="preserve"> base Na</w:t>
      </w:r>
      <w:r w:rsidR="00E27C17" w:rsidRPr="00DD3672">
        <w:rPr>
          <w:vertAlign w:val="superscript"/>
        </w:rPr>
        <w:t>+1</w:t>
      </w:r>
      <w:r w:rsidR="00E27C17">
        <w:t>, lactate as carbon source in exponential phase is the most predictable condition for both mRNA and protein data.</w:t>
      </w:r>
      <w:r w:rsidR="006041E2">
        <w:t xml:space="preserve"> On the other hand, the base Mg</w:t>
      </w:r>
      <w:r w:rsidR="006041E2" w:rsidRPr="00A97153">
        <w:rPr>
          <w:vertAlign w:val="superscript"/>
        </w:rPr>
        <w:t>+2</w:t>
      </w:r>
      <w:r w:rsidR="006041E2">
        <w:t>, base Na</w:t>
      </w:r>
      <w:r w:rsidR="006041E2" w:rsidRPr="00A97153">
        <w:rPr>
          <w:vertAlign w:val="superscript"/>
        </w:rPr>
        <w:t>+</w:t>
      </w:r>
      <w:r w:rsidR="00393DCB" w:rsidRPr="00A97153">
        <w:rPr>
          <w:vertAlign w:val="superscript"/>
        </w:rPr>
        <w:t>1</w:t>
      </w:r>
      <w:r w:rsidR="00393DCB">
        <w:t>,</w:t>
      </w:r>
      <w:r w:rsidR="006041E2">
        <w:t xml:space="preserve"> lactate as carbon source in stationary phase </w:t>
      </w:r>
      <w:r w:rsidR="00F253B2">
        <w:t>have a high predictability for protein data but not that much predictability for mRNA data</w:t>
      </w:r>
      <w:r w:rsidR="006C6E5D">
        <w:t xml:space="preserve"> (Figure 4)</w:t>
      </w:r>
      <w:r w:rsidR="00F253B2">
        <w:t>.</w:t>
      </w:r>
      <w:r w:rsidR="00E27C17">
        <w:t xml:space="preserve"> </w:t>
      </w:r>
    </w:p>
    <w:p w14:paraId="7E13A27C" w14:textId="00AB168E" w:rsidR="00692292" w:rsidRPr="00092881" w:rsidRDefault="00692292" w:rsidP="00692292">
      <w:pPr>
        <w:pStyle w:val="Heading3"/>
      </w:pPr>
      <w:r>
        <w:t xml:space="preserve">Combining mRNA and protein data causes a significant increase in </w:t>
      </w:r>
      <w:r w:rsidR="00791D59">
        <w:t>predictability</w:t>
      </w:r>
    </w:p>
    <w:p w14:paraId="41472BF8" w14:textId="7B818454" w:rsidR="00791D59" w:rsidRDefault="00077A7E" w:rsidP="00791D59">
      <w:r>
        <w:t xml:space="preserve">We can use the pipeline to gather some information about internal workings of biological system. </w:t>
      </w:r>
      <w:r w:rsidR="00791D59">
        <w:t xml:space="preserve">Figuring out the amount of distinct information between mRNA and protein data is an important task and can show how much of the information in mRNA level is lost in protein level and how much of new information generated by post transcriptional regulations. </w:t>
      </w:r>
      <w:r w:rsidR="0040009D">
        <w:t xml:space="preserve">To see </w:t>
      </w:r>
      <w:r w:rsidR="00376CDA">
        <w:t>this,</w:t>
      </w:r>
      <w:r w:rsidR="0040009D">
        <w:t xml:space="preserve"> </w:t>
      </w:r>
      <w:r w:rsidR="00B268F4">
        <w:t xml:space="preserve">we run our pipeline on subsets of data that matches in between proteins and mRNAs. </w:t>
      </w:r>
      <w:r w:rsidR="00A70D58">
        <w:t xml:space="preserve">The results indicate </w:t>
      </w:r>
      <w:r w:rsidR="00376CDA">
        <w:t xml:space="preserve">protein data includes more information compared to mRNA data in </w:t>
      </w:r>
      <w:r w:rsidR="00994055">
        <w:t xml:space="preserve">three of </w:t>
      </w:r>
      <w:r w:rsidR="00994055">
        <w:lastRenderedPageBreak/>
        <w:t>four</w:t>
      </w:r>
      <w:r w:rsidR="00376CDA">
        <w:t xml:space="preserve"> models used, and combined mRNA protein data includes more information compared to both </w:t>
      </w:r>
      <w:r w:rsidR="00392D22">
        <w:t>mRNA and proteins</w:t>
      </w:r>
      <w:r w:rsidR="006E4AF3">
        <w:t xml:space="preserve"> </w:t>
      </w:r>
      <w:r w:rsidR="00845EB9">
        <w:t>with an exception of for radial model f1 score distribution associated with combined data is not different from protein data</w:t>
      </w:r>
      <w:r>
        <w:t xml:space="preserve"> </w:t>
      </w:r>
      <w:r w:rsidR="006E4AF3">
        <w:t>(Table 2</w:t>
      </w:r>
      <w:r w:rsidR="00226769">
        <w:t>, Figure</w:t>
      </w:r>
      <w:r w:rsidR="00444E9C">
        <w:t xml:space="preserve"> </w:t>
      </w:r>
      <w:r w:rsidR="00226769">
        <w:t>5</w:t>
      </w:r>
      <w:r w:rsidR="006E4AF3">
        <w:t>)</w:t>
      </w:r>
      <w:r w:rsidR="00392D22">
        <w:t>.</w:t>
      </w:r>
      <w:r>
        <w:t xml:space="preserve"> By using this information, we can say that after normalization for number of samples protein data contains more information about external conditions the bacteria lived in than mRNA data, in addition to that combined mRNA protein data contains more information that individual samples which indicates some information about external conditions in mRNA data was lost during translation process.</w:t>
      </w:r>
      <w:r w:rsidR="00156DE9">
        <w:t xml:space="preserve"> The characteristics of</w:t>
      </w:r>
      <w:r w:rsidR="00183052">
        <w:t xml:space="preserve"> confusion matrix for individual datasets and combined dataset indicates</w:t>
      </w:r>
      <w:r w:rsidR="0054441A">
        <w:t xml:space="preserve"> the pattern of false negatives and false positives do not match with each</w:t>
      </w:r>
      <w:r w:rsidR="00D35E5B">
        <w:t xml:space="preserve"> </w:t>
      </w:r>
      <w:r w:rsidR="0054441A">
        <w:t>other</w:t>
      </w:r>
      <w:r w:rsidR="00D35E5B">
        <w:t xml:space="preserve"> (Supplementary figures 3-5)</w:t>
      </w:r>
      <w:r w:rsidR="0054441A">
        <w:t>.</w:t>
      </w:r>
    </w:p>
    <w:p w14:paraId="179AE833" w14:textId="77777777" w:rsidR="000940E3" w:rsidRDefault="000940E3" w:rsidP="00791D59"/>
    <w:p w14:paraId="2CCAB4E9" w14:textId="4D846532" w:rsidR="000940E3" w:rsidRDefault="008D275F" w:rsidP="008D275F">
      <w:pPr>
        <w:pStyle w:val="Heading3"/>
      </w:pPr>
      <w:r w:rsidRPr="008D275F">
        <w:t>Information about external conditions lost as time passes</w:t>
      </w:r>
    </w:p>
    <w:p w14:paraId="6B2AFDFC" w14:textId="61D8A951" w:rsidR="008D275F" w:rsidRDefault="0075579B" w:rsidP="00791D59">
      <w:r>
        <w:t>To see how the information content changes in time we used the sub-data sets that only have either exponential or stationary phase samples for both protein and mRNA data. Results indicate the prediction power of data for the external conditions decreases from exponential to stationary phase for both protein and mRNA data. This trend is independent from the model used. We can say that the bacteria begin to have similar composition in terms of protein or mRNA abundances as time passes regardless of external conditions (Figure 6).</w:t>
      </w:r>
    </w:p>
    <w:p w14:paraId="2601CA91" w14:textId="77777777" w:rsidR="00A02EA2" w:rsidRDefault="00A02EA2" w:rsidP="00791D59"/>
    <w:p w14:paraId="7EF3EBA2" w14:textId="7D94E02D" w:rsidR="00A02EA2" w:rsidRDefault="00A02EA2" w:rsidP="00A02EA2">
      <w:pPr>
        <w:pStyle w:val="Heading3"/>
      </w:pPr>
      <w:r>
        <w:t>Most predictable external condition is growth phase for mRNA data and carbon source for protein data</w:t>
      </w:r>
    </w:p>
    <w:p w14:paraId="76D90724" w14:textId="16C4AC07" w:rsidR="00A02EA2" w:rsidRPr="00BD144F" w:rsidRDefault="00A02EA2" w:rsidP="00A02EA2">
      <w:r>
        <w:t>The results indicate that the performances of models for specific data types and experiments are similar to each other and chosen model is not the main driver of successful prediction on the other hand there is a big variation between conditions. The most predictable external condition is the growth phase from mRNA data and the least predictable one is carbon source. On the other hand, the most predictable external condition is carbon source for protein data and least predictable one is the Mg</w:t>
      </w:r>
      <w:r w:rsidRPr="000717DC">
        <w:rPr>
          <w:vertAlign w:val="superscript"/>
        </w:rPr>
        <w:t xml:space="preserve">+2 </w:t>
      </w:r>
      <w:r>
        <w:t>concentration</w:t>
      </w:r>
      <w:r w:rsidR="007E2FBF">
        <w:t xml:space="preserve"> (Figu</w:t>
      </w:r>
      <w:r w:rsidR="000D14DA">
        <w:t>re 7 and supplementary figure 7</w:t>
      </w:r>
      <w:r w:rsidR="007E2FBF">
        <w:t>)</w:t>
      </w:r>
      <w:r>
        <w:t>. Comparing the results of mRNA and protein data does not make sense because of different sample sizes.  These results are consistent with the “</w:t>
      </w:r>
      <w:r w:rsidRPr="002A0F58">
        <w:t>Clustering of mRNA and protein abundances by different growth conditions</w:t>
      </w:r>
      <w:r>
        <w:t>” table gener</w:t>
      </w:r>
      <w:r w:rsidR="00CF5F93">
        <w:t>ated for the same dataset [our paper</w:t>
      </w:r>
      <w:r w:rsidR="00E621EF">
        <w:t xml:space="preserve"> cite</w:t>
      </w:r>
      <w:r w:rsidR="00CF5F93">
        <w:t>]</w:t>
      </w:r>
    </w:p>
    <w:p w14:paraId="2DC4ED86" w14:textId="77777777" w:rsidR="00A02EA2" w:rsidRPr="008D275F" w:rsidRDefault="00A02EA2" w:rsidP="00791D59"/>
    <w:p w14:paraId="489BA5F0" w14:textId="77777777" w:rsidR="00791D59" w:rsidRDefault="00791D59" w:rsidP="004F79A2">
      <w:pPr>
        <w:pStyle w:val="Heading2"/>
      </w:pPr>
    </w:p>
    <w:p w14:paraId="0D0BCD43" w14:textId="70ED617B" w:rsidR="0040122D" w:rsidRDefault="006E46BD" w:rsidP="004F79A2">
      <w:pPr>
        <w:pStyle w:val="Heading2"/>
      </w:pPr>
      <w:r>
        <w:t>Discussion</w:t>
      </w:r>
    </w:p>
    <w:p w14:paraId="2CD054D8" w14:textId="162644A5" w:rsidR="00215531" w:rsidRDefault="001C2934" w:rsidP="004F79A2">
      <w:r>
        <w:t xml:space="preserve">We try to find methods to classify growth conditions of bacteria by analyzing its mRNA and protein concentrations, </w:t>
      </w:r>
      <w:r w:rsidR="00DF5D4D">
        <w:t>this is the inverse problem of finding concentrations of specific mRNA’s and protein under given growth conditions. Overall results indicate that we can predict</w:t>
      </w:r>
      <w:r w:rsidR="00554AA2">
        <w:t xml:space="preserve"> the growth conditions up to </w:t>
      </w:r>
      <w:r w:rsidR="00767B01">
        <w:t>60</w:t>
      </w:r>
      <w:r w:rsidR="00DF5D4D">
        <w:t>% percent of the time</w:t>
      </w:r>
      <w:r w:rsidR="00767B01">
        <w:t xml:space="preserve"> when we try multi category classifications</w:t>
      </w:r>
      <w:r w:rsidR="00DF5D4D">
        <w:t>. We used the dataset [</w:t>
      </w:r>
      <w:r w:rsidR="00E621EF">
        <w:t xml:space="preserve">our paper </w:t>
      </w:r>
      <w:proofErr w:type="gramStart"/>
      <w:r w:rsidR="00E621EF">
        <w:t>cite</w:t>
      </w:r>
      <w:proofErr w:type="gramEnd"/>
      <w:r w:rsidR="00DF5D4D">
        <w:t xml:space="preserve">], which includes corresponding mRNA and protein reads for analyze.  </w:t>
      </w:r>
    </w:p>
    <w:p w14:paraId="3ED0F9D9" w14:textId="77777777" w:rsidR="00554AA2" w:rsidRDefault="00554AA2" w:rsidP="004F79A2"/>
    <w:p w14:paraId="7618A341" w14:textId="0987DB18" w:rsidR="003121F4" w:rsidRDefault="00560654" w:rsidP="004F79A2">
      <w:r>
        <w:t xml:space="preserve">We can predict the </w:t>
      </w:r>
      <w:r w:rsidR="002D619C">
        <w:t xml:space="preserve">external conditions that the bacteria growth </w:t>
      </w:r>
      <w:r w:rsidR="006F4EDA">
        <w:t xml:space="preserve">even </w:t>
      </w:r>
      <w:r w:rsidR="00784B7B">
        <w:t xml:space="preserve">after batch effect correction even just by using 152 samples for mRNA data and 105 samples for protein data and </w:t>
      </w:r>
      <w:r w:rsidR="00784B7B">
        <w:lastRenderedPageBreak/>
        <w:t xml:space="preserve">for 16 distinct conditions. This indicates </w:t>
      </w:r>
      <w:proofErr w:type="gramStart"/>
      <w:r w:rsidR="00784B7B" w:rsidRPr="00784B7B">
        <w:rPr>
          <w:i/>
        </w:rPr>
        <w:t>E.coli</w:t>
      </w:r>
      <w:proofErr w:type="gramEnd"/>
      <w:r w:rsidR="00784B7B">
        <w:t xml:space="preserve"> strongly responses to external conditions in a measureable and consistent way</w:t>
      </w:r>
      <w:r w:rsidR="009D4A9A">
        <w:t>.</w:t>
      </w:r>
    </w:p>
    <w:p w14:paraId="4936B55A" w14:textId="77777777" w:rsidR="009D4A9A" w:rsidRDefault="009D4A9A" w:rsidP="004F79A2"/>
    <w:p w14:paraId="52D80746" w14:textId="1EBBD300" w:rsidR="009D4A9A" w:rsidRPr="00563529" w:rsidRDefault="007C37D2" w:rsidP="004F79A2">
      <w:pPr>
        <w:rPr>
          <w:color w:val="E36C0A" w:themeColor="accent6" w:themeShade="BF"/>
        </w:rPr>
      </w:pPr>
      <w:r>
        <w:rPr>
          <w:color w:val="E36C0A" w:themeColor="accent6" w:themeShade="BF"/>
        </w:rPr>
        <w:t>Results suggest that protein concentrations include more information than mRNA concentrations and combined data includes more information than proteins after the results are controlled for sample size</w:t>
      </w:r>
      <w:r>
        <w:rPr>
          <w:color w:val="E36C0A" w:themeColor="accent6" w:themeShade="BF"/>
        </w:rPr>
        <w:t xml:space="preserve">. </w:t>
      </w:r>
      <w:r w:rsidR="009D4A9A" w:rsidRPr="00563529">
        <w:rPr>
          <w:color w:val="E36C0A" w:themeColor="accent6" w:themeShade="BF"/>
        </w:rPr>
        <w:t>If we equate the number of samples protein data includes more information that mRNA data; but mRNA data still have some information about external conditions that protein data do not have so that the combined dataset can make stronger predictions than both from mRNA and protein data alone</w:t>
      </w:r>
      <w:r>
        <w:rPr>
          <w:color w:val="E36C0A" w:themeColor="accent6" w:themeShade="BF"/>
        </w:rPr>
        <w:t>. I</w:t>
      </w:r>
      <w:r w:rsidR="0089192A">
        <w:rPr>
          <w:color w:val="E36C0A" w:themeColor="accent6" w:themeShade="BF"/>
        </w:rPr>
        <w:t xml:space="preserve">ncrease in predictive power </w:t>
      </w:r>
      <w:r w:rsidR="00521EE1">
        <w:rPr>
          <w:color w:val="E36C0A" w:themeColor="accent6" w:themeShade="BF"/>
        </w:rPr>
        <w:t xml:space="preserve">on internal cellular state </w:t>
      </w:r>
      <w:r w:rsidR="0089192A">
        <w:rPr>
          <w:color w:val="E36C0A" w:themeColor="accent6" w:themeShade="BF"/>
        </w:rPr>
        <w:t xml:space="preserve">after combining multiple omics datasets have been </w:t>
      </w:r>
      <w:r w:rsidR="00763301">
        <w:rPr>
          <w:color w:val="E36C0A" w:themeColor="accent6" w:themeShade="BF"/>
        </w:rPr>
        <w:t xml:space="preserve">theoretically </w:t>
      </w:r>
      <w:r w:rsidR="00C91FB6" w:rsidRPr="00C91FB6">
        <w:rPr>
          <w:color w:val="E36C0A" w:themeColor="accent6" w:themeShade="BF"/>
        </w:rPr>
        <w:t>hypothesized</w:t>
      </w:r>
      <w:r w:rsidR="00C91FB6">
        <w:rPr>
          <w:color w:val="E36C0A" w:themeColor="accent6" w:themeShade="BF"/>
        </w:rPr>
        <w:t xml:space="preserve"> </w:t>
      </w:r>
      <w:r w:rsidR="00C91FB6">
        <w:rPr>
          <w:color w:val="E36C0A" w:themeColor="accent6" w:themeShade="BF"/>
        </w:rPr>
        <w:fldChar w:fldCharType="begin"/>
      </w:r>
      <w:r w:rsidR="006D4ABC">
        <w:rPr>
          <w:color w:val="E36C0A" w:themeColor="accent6" w:themeShade="BF"/>
        </w:rPr>
        <w:instrText xml:space="preserve"> ADDIN ZOTERO_ITEM CSL_CITATION {"citationID":"gEhF7mBs","properties":{"formattedCitation":"{\\rtf \\super 14\\nosupersub{}}","plainCitation":"14"},"citationItems":[{"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schema":"https://github.com/citation-style-language/schema/raw/master/csl-citation.json"} </w:instrText>
      </w:r>
      <w:r w:rsidR="00C91FB6">
        <w:rPr>
          <w:color w:val="E36C0A" w:themeColor="accent6" w:themeShade="BF"/>
        </w:rPr>
        <w:fldChar w:fldCharType="separate"/>
      </w:r>
      <w:r w:rsidR="00C91FB6" w:rsidRPr="00C91FB6">
        <w:rPr>
          <w:rFonts w:ascii="Calibri" w:eastAsia="Times New Roman" w:cs="Times New Roman"/>
          <w:color w:val="FF0000"/>
          <w:vertAlign w:val="superscript"/>
        </w:rPr>
        <w:t>14</w:t>
      </w:r>
      <w:r w:rsidR="00C91FB6">
        <w:rPr>
          <w:color w:val="E36C0A" w:themeColor="accent6" w:themeShade="BF"/>
        </w:rPr>
        <w:fldChar w:fldCharType="end"/>
      </w:r>
      <w:r w:rsidR="00C91FB6">
        <w:rPr>
          <w:color w:val="E36C0A" w:themeColor="accent6" w:themeShade="BF"/>
        </w:rPr>
        <w:t xml:space="preserve"> </w:t>
      </w:r>
      <w:r w:rsidR="00763301">
        <w:rPr>
          <w:color w:val="E36C0A" w:themeColor="accent6" w:themeShade="BF"/>
        </w:rPr>
        <w:t xml:space="preserve">and </w:t>
      </w:r>
      <w:r w:rsidR="0089192A">
        <w:rPr>
          <w:color w:val="E36C0A" w:themeColor="accent6" w:themeShade="BF"/>
        </w:rPr>
        <w:t>reported before</w:t>
      </w:r>
      <w:r w:rsidR="001352EA">
        <w:rPr>
          <w:color w:val="E36C0A" w:themeColor="accent6" w:themeShade="BF"/>
        </w:rPr>
        <w:fldChar w:fldCharType="begin"/>
      </w:r>
      <w:r w:rsidR="00144A87">
        <w:rPr>
          <w:color w:val="E36C0A" w:themeColor="accent6" w:themeShade="BF"/>
        </w:rPr>
        <w:instrText xml:space="preserve"> ADDIN ZOTERO_ITEM CSL_CITATION {"citationID":"sg8k0Hn0","properties":{"formattedCitation":"{\\rtf \\super 1,15,16\\nosupersub{}}","plainCitation":"1,15,16"},"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395,"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398,"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schema":"https://github.com/citation-style-language/schema/raw/master/csl-citation.json"} </w:instrText>
      </w:r>
      <w:r w:rsidR="001352EA">
        <w:rPr>
          <w:color w:val="E36C0A" w:themeColor="accent6" w:themeShade="BF"/>
        </w:rPr>
        <w:fldChar w:fldCharType="separate"/>
      </w:r>
      <w:r w:rsidR="00144A87" w:rsidRPr="00144A87">
        <w:rPr>
          <w:rFonts w:ascii="Calibri" w:eastAsia="Times New Roman" w:cs="Times New Roman"/>
          <w:color w:val="FF0000"/>
          <w:vertAlign w:val="superscript"/>
        </w:rPr>
        <w:t>1,15,16</w:t>
      </w:r>
      <w:r w:rsidR="001352EA">
        <w:rPr>
          <w:color w:val="E36C0A" w:themeColor="accent6" w:themeShade="BF"/>
        </w:rPr>
        <w:fldChar w:fldCharType="end"/>
      </w:r>
      <w:r w:rsidR="00C4041F">
        <w:rPr>
          <w:color w:val="E36C0A" w:themeColor="accent6" w:themeShade="BF"/>
        </w:rPr>
        <w:t>.</w:t>
      </w:r>
      <w:r w:rsidR="009675D5">
        <w:rPr>
          <w:color w:val="E36C0A" w:themeColor="accent6" w:themeShade="BF"/>
        </w:rPr>
        <w:t xml:space="preserve"> </w:t>
      </w:r>
    </w:p>
    <w:p w14:paraId="39BFAE20" w14:textId="77777777" w:rsidR="009D4A9A" w:rsidRPr="00563529" w:rsidRDefault="009D4A9A" w:rsidP="004F79A2">
      <w:pPr>
        <w:rPr>
          <w:color w:val="E36C0A" w:themeColor="accent6" w:themeShade="BF"/>
        </w:rPr>
      </w:pPr>
    </w:p>
    <w:p w14:paraId="3BECD68D" w14:textId="538762E8" w:rsidR="009D4A9A" w:rsidRPr="00563529" w:rsidRDefault="009D4A9A" w:rsidP="004F79A2">
      <w:pPr>
        <w:rPr>
          <w:color w:val="E36C0A" w:themeColor="accent6" w:themeShade="BF"/>
        </w:rPr>
      </w:pPr>
      <w:r w:rsidRPr="00563529">
        <w:rPr>
          <w:color w:val="E36C0A" w:themeColor="accent6" w:themeShade="BF"/>
        </w:rPr>
        <w:t xml:space="preserve">The prediction power of the tests decrease </w:t>
      </w:r>
      <w:r w:rsidR="0013120E">
        <w:rPr>
          <w:color w:val="E36C0A" w:themeColor="accent6" w:themeShade="BF"/>
        </w:rPr>
        <w:t>from exponential to stationary phase</w:t>
      </w:r>
      <w:r w:rsidRPr="00563529">
        <w:rPr>
          <w:color w:val="E36C0A" w:themeColor="accent6" w:themeShade="BF"/>
        </w:rPr>
        <w:t>, which indicates the concentration</w:t>
      </w:r>
      <w:r w:rsidR="00502021">
        <w:rPr>
          <w:color w:val="E36C0A" w:themeColor="accent6" w:themeShade="BF"/>
        </w:rPr>
        <w:t xml:space="preserve"> of mRNA and proteins become </w:t>
      </w:r>
      <w:r w:rsidR="00C318C0">
        <w:rPr>
          <w:color w:val="E36C0A" w:themeColor="accent6" w:themeShade="BF"/>
        </w:rPr>
        <w:t>indistinguishable, this behavior is independent from</w:t>
      </w:r>
      <w:r w:rsidRPr="00563529">
        <w:rPr>
          <w:color w:val="E36C0A" w:themeColor="accent6" w:themeShade="BF"/>
        </w:rPr>
        <w:t xml:space="preserve"> external conditions.</w:t>
      </w:r>
      <w:r w:rsidR="00E00A86" w:rsidRPr="00563529">
        <w:rPr>
          <w:color w:val="E36C0A" w:themeColor="accent6" w:themeShade="BF"/>
        </w:rPr>
        <w:t xml:space="preserve"> </w:t>
      </w:r>
    </w:p>
    <w:p w14:paraId="7FDFA8CC" w14:textId="2A767F5A" w:rsidR="00560654" w:rsidRPr="00563529" w:rsidRDefault="00CE4EB5" w:rsidP="00CE4EB5">
      <w:pPr>
        <w:tabs>
          <w:tab w:val="left" w:pos="6853"/>
        </w:tabs>
        <w:rPr>
          <w:color w:val="E36C0A" w:themeColor="accent6" w:themeShade="BF"/>
        </w:rPr>
      </w:pPr>
      <w:r>
        <w:rPr>
          <w:color w:val="E36C0A" w:themeColor="accent6" w:themeShade="BF"/>
        </w:rPr>
        <w:tab/>
      </w:r>
    </w:p>
    <w:p w14:paraId="39C5F125" w14:textId="64010B75" w:rsidR="003E74D5" w:rsidRDefault="00B524F7" w:rsidP="003E74D5">
      <w:pPr>
        <w:rPr>
          <w:color w:val="E36C0A" w:themeColor="accent6" w:themeShade="BF"/>
        </w:rPr>
      </w:pPr>
      <w:r w:rsidRPr="00563529">
        <w:rPr>
          <w:color w:val="E36C0A" w:themeColor="accent6" w:themeShade="BF"/>
        </w:rPr>
        <w:t>Growth phase strongly effects mRNA concentrations, stronger than any other effect that we investigate. Carbon source strongly effects protein concentrations, stronger than any other parameter that we investigate.</w:t>
      </w:r>
      <w:r w:rsidR="00FE313F">
        <w:rPr>
          <w:color w:val="E36C0A" w:themeColor="accent6" w:themeShade="BF"/>
        </w:rPr>
        <w:t xml:space="preserve"> </w:t>
      </w:r>
      <w:r w:rsidR="003E74D5">
        <w:rPr>
          <w:color w:val="E36C0A" w:themeColor="accent6" w:themeShade="BF"/>
        </w:rPr>
        <w:t>Those results are in agreement with previous investigation of the same dataset</w:t>
      </w:r>
      <w:r w:rsidR="003E74D5">
        <w:rPr>
          <w:color w:val="E36C0A" w:themeColor="accent6" w:themeShade="BF"/>
        </w:rPr>
        <w:fldChar w:fldCharType="begin"/>
      </w:r>
      <w:r w:rsidR="003E74D5">
        <w:rPr>
          <w:color w:val="E36C0A" w:themeColor="accent6" w:themeShade="BF"/>
        </w:rPr>
        <w:instrText xml:space="preserve"> ADDIN ZOTERO_ITEM CSL_CITATION {"citationID":"QzCcSmAE","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3E74D5">
        <w:rPr>
          <w:color w:val="E36C0A" w:themeColor="accent6" w:themeShade="BF"/>
        </w:rPr>
        <w:fldChar w:fldCharType="separate"/>
      </w:r>
      <w:r w:rsidR="003E74D5" w:rsidRPr="003E74D5">
        <w:rPr>
          <w:rFonts w:ascii="Calibri" w:eastAsia="Times New Roman" w:cs="Times New Roman"/>
          <w:color w:val="FF0000"/>
          <w:vertAlign w:val="superscript"/>
        </w:rPr>
        <w:t>6</w:t>
      </w:r>
      <w:r w:rsidR="003E74D5">
        <w:rPr>
          <w:color w:val="E36C0A" w:themeColor="accent6" w:themeShade="BF"/>
        </w:rPr>
        <w:fldChar w:fldCharType="end"/>
      </w:r>
      <w:r w:rsidR="003E74D5">
        <w:rPr>
          <w:color w:val="E36C0A" w:themeColor="accent6" w:themeShade="BF"/>
        </w:rPr>
        <w:t xml:space="preserve">. In that study, we </w:t>
      </w:r>
      <w:r w:rsidR="003E74D5">
        <w:rPr>
          <w:color w:val="E36C0A" w:themeColor="accent6" w:themeShade="BF"/>
        </w:rPr>
        <w:t>looked for cluster purity with the help of</w:t>
      </w:r>
      <w:r w:rsidR="003E74D5" w:rsidRPr="00727C74">
        <w:t xml:space="preserve"> </w:t>
      </w:r>
      <w:proofErr w:type="spellStart"/>
      <w:r w:rsidR="003E74D5" w:rsidRPr="00727C74">
        <w:rPr>
          <w:color w:val="E36C0A" w:themeColor="accent6" w:themeShade="BF"/>
        </w:rPr>
        <w:t>cophenetic</w:t>
      </w:r>
      <w:proofErr w:type="spellEnd"/>
      <w:r w:rsidR="003E74D5" w:rsidRPr="00727C74">
        <w:rPr>
          <w:color w:val="E36C0A" w:themeColor="accent6" w:themeShade="BF"/>
        </w:rPr>
        <w:t xml:space="preserve"> </w:t>
      </w:r>
      <w:r w:rsidR="003E74D5">
        <w:rPr>
          <w:color w:val="E36C0A" w:themeColor="accent6" w:themeShade="BF"/>
        </w:rPr>
        <w:t xml:space="preserve">distance </w:t>
      </w:r>
      <w:r w:rsidR="003E74D5" w:rsidRPr="00727C74">
        <w:rPr>
          <w:color w:val="E36C0A" w:themeColor="accent6" w:themeShade="BF"/>
        </w:rPr>
        <w:t xml:space="preserve">of the </w:t>
      </w:r>
      <w:proofErr w:type="spellStart"/>
      <w:r w:rsidR="003E74D5">
        <w:rPr>
          <w:color w:val="E36C0A" w:themeColor="accent6" w:themeShade="BF"/>
        </w:rPr>
        <w:t>dendrogram</w:t>
      </w:r>
      <w:proofErr w:type="spellEnd"/>
      <w:r w:rsidR="003E74D5">
        <w:rPr>
          <w:color w:val="E36C0A" w:themeColor="accent6" w:themeShade="BF"/>
        </w:rPr>
        <w:t xml:space="preserve"> generated for mRNA and protein datasets </w:t>
      </w:r>
      <w:r w:rsidR="003E74D5">
        <w:rPr>
          <w:color w:val="E36C0A" w:themeColor="accent6" w:themeShade="BF"/>
        </w:rPr>
        <w:fldChar w:fldCharType="begin"/>
      </w:r>
      <w:r w:rsidR="003E74D5">
        <w:rPr>
          <w:color w:val="E36C0A" w:themeColor="accent6" w:themeShade="BF"/>
        </w:rPr>
        <w:instrText xml:space="preserve"> ADDIN ZOTERO_ITEM CSL_CITATION {"citationID":"e5gosg61b","properties":{"formattedCitation":"{\\rtf \\super 17,18\\nosupersub{}}","plainCitation":"17,18"},"citationItems":[{"id":301,"uris":["http://zotero.org/users/local/FOPKHRFW/items/7PGH5UH2"],"uri":["http://zotero.org/users/local/FOPKHRFW/items/7PGH5UH2"],"itemData":{"id":301,"type":"article-journal","title":"The Comparison of Dendrograms by Objective Methods","container-title":"Taxon","page":"33-40","volume":"11","issue":"2","source":"JSTOR","DOI":"10.2307/1217208","ISSN":"0040-0262","journalAbbreviation":"Taxon","author":[{"family":"Sokal","given":"Robert R."},{"family":"Rohlf","given":"F. James"}],"issued":{"date-parts":[["1962"]]}},"label":"page"},{"id":299,"uris":["http://zotero.org/users/local/FOPKHRFW/items/PGUJR6JK"],"uri":["http://zotero.org/users/local/FOPKHRFW/items/PGUJR6JK"],"itemData":{"id":299,"type":"book","title":"Data Clustering: Theory, Algorithms, and Applications","publisher":"SIAM","number-of-pages":"471","source":"Google Books","abstract":"Cluster analysis is an unsupervised process that divides a set of objects into homogeneous groups. This book starts with basic information on cluster analysis, including the classification of data and the corresponding similarity measures, followed by the presentation of over 50 clustering algorithms in groups according to some specific baseline methodologies such as hierarchical, centre-based, and search-based methods. As a result, readers and users can easily identify an appropriate algorithm for their applications and compare novel ideas with existing results. The book also provides examples of clustering applications to illustrate the advantages and shortcomings of different clustering architectures and algorithms. Application areas include pattern recognition, artificial intelligence, information technology, image processing, biology, psychology, and marketing. Suitable as a textbook for an introductory course in cluster analysis or as source material for a graduate-level introduction to data mining.","ISBN":"978-0-89871-623-8","note":"Google-Books-ID: ZXLSVPN1X1sC","shortTitle":"Data Clustering","language":"en","author":[{"family":"Gan","given":"Guojun"},{"family":"Ma","given":"Chaoqun"},{"family":"Wu","given":"Jianhong"}],"issued":{"date-parts":[["2007",7,12]]}},"label":"page"}],"schema":"https://github.com/citation-style-language/schema/raw/master/csl-citation.json"} </w:instrText>
      </w:r>
      <w:r w:rsidR="003E74D5">
        <w:rPr>
          <w:color w:val="E36C0A" w:themeColor="accent6" w:themeShade="BF"/>
        </w:rPr>
        <w:fldChar w:fldCharType="separate"/>
      </w:r>
      <w:r w:rsidR="003E74D5" w:rsidRPr="003E74D5">
        <w:rPr>
          <w:rFonts w:ascii="Calibri" w:eastAsia="Times New Roman" w:cs="Times New Roman"/>
          <w:color w:val="FF0000"/>
          <w:vertAlign w:val="superscript"/>
        </w:rPr>
        <w:t>17,18</w:t>
      </w:r>
      <w:r w:rsidR="003E74D5">
        <w:rPr>
          <w:color w:val="E36C0A" w:themeColor="accent6" w:themeShade="BF"/>
        </w:rPr>
        <w:fldChar w:fldCharType="end"/>
      </w:r>
      <w:r w:rsidR="003E74D5">
        <w:rPr>
          <w:color w:val="E36C0A" w:themeColor="accent6" w:themeShade="BF"/>
        </w:rPr>
        <w:t>. C</w:t>
      </w:r>
      <w:r w:rsidR="003E74D5">
        <w:rPr>
          <w:color w:val="E36C0A" w:themeColor="accent6" w:themeShade="BF"/>
        </w:rPr>
        <w:t xml:space="preserve">omparison of those results with the predictability of the external conditions indicate, more the sample clusters are isolated more predictable they are.  </w:t>
      </w:r>
    </w:p>
    <w:p w14:paraId="6BFAA9E5" w14:textId="77777777" w:rsidR="0093631F" w:rsidRDefault="0093631F" w:rsidP="004F79A2">
      <w:pPr>
        <w:rPr>
          <w:color w:val="E36C0A" w:themeColor="accent6" w:themeShade="BF"/>
        </w:rPr>
      </w:pPr>
    </w:p>
    <w:p w14:paraId="4B7F45DB" w14:textId="0B342EF8" w:rsidR="00B524F7" w:rsidRDefault="00FE313F" w:rsidP="004F79A2">
      <w:pPr>
        <w:rPr>
          <w:color w:val="E36C0A" w:themeColor="accent6" w:themeShade="BF"/>
        </w:rPr>
      </w:pPr>
      <w:r>
        <w:rPr>
          <w:color w:val="E36C0A" w:themeColor="accent6" w:themeShade="BF"/>
        </w:rPr>
        <w:t xml:space="preserve">The </w:t>
      </w:r>
    </w:p>
    <w:p w14:paraId="22EC6C03" w14:textId="24410977" w:rsidR="0018334C" w:rsidRDefault="00435E30" w:rsidP="00435E30">
      <w:pPr>
        <w:pStyle w:val="ListParagraph"/>
        <w:numPr>
          <w:ilvl w:val="0"/>
          <w:numId w:val="8"/>
        </w:numPr>
        <w:rPr>
          <w:color w:val="E36C0A" w:themeColor="accent6" w:themeShade="BF"/>
        </w:rPr>
      </w:pPr>
      <w:r>
        <w:rPr>
          <w:color w:val="E36C0A" w:themeColor="accent6" w:themeShade="BF"/>
        </w:rPr>
        <w:t>Results are agreement with previous paper</w:t>
      </w:r>
    </w:p>
    <w:p w14:paraId="55832C22" w14:textId="34574E8D" w:rsidR="00435E30" w:rsidRDefault="00435E30" w:rsidP="00435E30">
      <w:pPr>
        <w:pStyle w:val="ListParagraph"/>
        <w:numPr>
          <w:ilvl w:val="0"/>
          <w:numId w:val="8"/>
        </w:numPr>
        <w:rPr>
          <w:color w:val="E36C0A" w:themeColor="accent6" w:themeShade="BF"/>
        </w:rPr>
      </w:pPr>
      <w:r>
        <w:rPr>
          <w:color w:val="E36C0A" w:themeColor="accent6" w:themeShade="BF"/>
        </w:rPr>
        <w:t>We already did something for correcting batch effects</w:t>
      </w:r>
    </w:p>
    <w:p w14:paraId="6E14F065" w14:textId="146D3471" w:rsidR="00435E30" w:rsidRPr="00435E30" w:rsidRDefault="00435E30" w:rsidP="00435E30">
      <w:pPr>
        <w:pStyle w:val="ListParagraph"/>
        <w:numPr>
          <w:ilvl w:val="0"/>
          <w:numId w:val="8"/>
        </w:numPr>
        <w:rPr>
          <w:color w:val="E36C0A" w:themeColor="accent6" w:themeShade="BF"/>
        </w:rPr>
      </w:pPr>
      <w:r>
        <w:rPr>
          <w:color w:val="E36C0A" w:themeColor="accent6" w:themeShade="BF"/>
        </w:rPr>
        <w:t>Batch effects are there for other tests too</w:t>
      </w:r>
    </w:p>
    <w:p w14:paraId="6CA7C503" w14:textId="77777777" w:rsidR="00B524F7" w:rsidRDefault="00B524F7" w:rsidP="004F79A2"/>
    <w:p w14:paraId="33F9C5FD" w14:textId="450EBA7E" w:rsidR="003121F4" w:rsidRDefault="003121F4" w:rsidP="004F79A2">
      <w:r>
        <w:t xml:space="preserve">The biggest handicap of the work is the sample size, although the sample size is </w:t>
      </w:r>
      <w:r w:rsidR="00B0234D">
        <w:t>comparable or larger</w:t>
      </w:r>
      <w:r>
        <w:t xml:space="preserve"> compared to similar </w:t>
      </w:r>
      <w:r w:rsidR="00B553F8">
        <w:t xml:space="preserve">multi-conditional transcriptomic </w:t>
      </w:r>
      <w:r w:rsidR="00E351A7">
        <w:t>and/</w:t>
      </w:r>
      <w:r w:rsidR="00B553F8">
        <w:t xml:space="preserve">or proteomic studies </w:t>
      </w:r>
      <w:r w:rsidR="00FA188D">
        <w:fldChar w:fldCharType="begin"/>
      </w:r>
      <w:r w:rsidR="006D4ABC">
        <w:instrText xml:space="preserve"> ADDIN ZOTERO_ITEM CSL_CITATION {"citationID":"auoenBbo","properties":{"formattedCitation":"{\\rtf \\super 19\\uc0\\u8211{}22\\nosupersub{}}","plainCitation":"19–22"},"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label":"page"},{"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label":"page"},{"id":39,"uris":["http://zotero.org/users/local/FOPKHRFW/items/2C65XS8K"],"uri":["http://zotero.org/users/local/FOPKHRFW/items/2C65XS8K"],"itemData":{"id":39,"type":"article-journal","title":"Comparative multi-omics systems analysis of Escherichia coli strains B and K-12","container-title":"Genome Biology","page":"R37","volume":"13","issue":"5","source":"PubMed Central","abstract":"Background\n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nResults\n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nConclusions\n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06","note":"PMID: 22632713\nPMCID: PMC3446290","journalAbbreviation":"Genome Biol","author":[{"family":"Yoon","given":"Sung Ho"},{"family":"Han","given":"Mee-Jung"},{"family":"Jeong","given":"Haeyoung"},{"family":"Lee","given":"Choong Hoon"},{"family":"Xia","given":"Xiao-Xia"},{"family":"Lee","given":"Dae-Hee"},{"family":"Shim","given":"Ji Hoon"},{"family":"Lee","given":"Sang Yup"},{"family":"Oh","given":"Tae Kwang"},{"family":"Kim","given":"Jihyun F"}],"issued":{"date-parts":[["2012"]]}},"label":"page"}],"schema":"https://github.com/citation-style-language/schema/raw/master/csl-citation.json"} </w:instrText>
      </w:r>
      <w:r w:rsidR="00FA188D">
        <w:fldChar w:fldCharType="separate"/>
      </w:r>
      <w:r w:rsidR="006D4ABC" w:rsidRPr="006D4ABC">
        <w:rPr>
          <w:rFonts w:ascii="Calibri" w:eastAsia="Times New Roman" w:cs="Times New Roman"/>
          <w:vertAlign w:val="superscript"/>
        </w:rPr>
        <w:t>19–22</w:t>
      </w:r>
      <w:r w:rsidR="00FA188D">
        <w:fldChar w:fldCharType="end"/>
      </w:r>
      <w:r>
        <w:t xml:space="preserve">, the comparison between multi variable and multi variable intersection analyses </w:t>
      </w:r>
      <w:r w:rsidR="00B82310">
        <w:t xml:space="preserve">(figure </w:t>
      </w:r>
      <w:r w:rsidR="00B93FC2">
        <w:t>4a</w:t>
      </w:r>
      <w:r w:rsidR="00B82310">
        <w:t xml:space="preserve"> vs sup</w:t>
      </w:r>
      <w:r w:rsidR="00B93FC2">
        <w:t>plementary figure 3 and figure 4b</w:t>
      </w:r>
      <w:r w:rsidR="00B82310">
        <w:t xml:space="preserve"> vs. supplementary figure 4) </w:t>
      </w:r>
      <w:r w:rsidR="006D6530">
        <w:t xml:space="preserve">indicates </w:t>
      </w:r>
      <w:r>
        <w:t xml:space="preserve">the </w:t>
      </w:r>
      <w:r w:rsidR="006D6530">
        <w:t>prediction power decreases for smaller</w:t>
      </w:r>
      <w:r>
        <w:t xml:space="preserve"> sample set</w:t>
      </w:r>
      <w:r w:rsidR="006D6530">
        <w:t xml:space="preserve"> for both mRNA and protein data</w:t>
      </w:r>
      <w:r>
        <w:t xml:space="preserve">. This indicates we are not in stationary </w:t>
      </w:r>
      <w:r w:rsidR="007B2E45">
        <w:t>predictability</w:t>
      </w:r>
      <w:r w:rsidR="006D6530">
        <w:t xml:space="preserve"> </w:t>
      </w:r>
      <w:r>
        <w:t>regime</w:t>
      </w:r>
      <w:r w:rsidR="006D6530">
        <w:t xml:space="preserve"> </w:t>
      </w:r>
      <w:r>
        <w:t xml:space="preserve">in terms of number of samples. </w:t>
      </w:r>
    </w:p>
    <w:p w14:paraId="23B0C2BC" w14:textId="77777777" w:rsidR="00DB5448" w:rsidRDefault="00DB5448" w:rsidP="004F79A2"/>
    <w:p w14:paraId="4F2B6C94" w14:textId="576B3053" w:rsidR="00DB5448" w:rsidRDefault="00DB5448" w:rsidP="004F79A2">
      <w:r>
        <w:t>The second problem seems to be associated with sample number bias</w:t>
      </w:r>
      <w:r w:rsidR="00FA56F0">
        <w:fldChar w:fldCharType="begin"/>
      </w:r>
      <w:r w:rsidR="00FA56F0">
        <w:instrText xml:space="preserve"> ADDIN ZOTERO_ITEM CSL_CITATION {"citationID":"2el8qmqlas","properties":{"formattedCitation":"{\\rtf \\super 23\\uc0\\u8211{}25\\nosupersub{}}","plainCitation":"23–25"},"citationItems":[{"id":425,"uris":["http://zotero.org/users/local/FOPKHRFW/items/G9DUIDW8"],"uri":["http://zotero.org/users/local/FOPKHRFW/items/G9DUIDW8"],"itemData":{"id":425,"type":"article-journal","title":"A Study of the Behavior of Several Methods for Balancing Machine Learning Training Data","container-title":"SIGKDD Explor. Newsl.","page":"20–29","volume":"6","issue":"1","source":"ACM Digital Library","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DOI":"10.1145/1007730.1007735","ISSN":"1931-0145","author":[{"family":"Batista","given":"Gustavo E. A. P. A."},{"family":"Prati","given":"Ronaldo C."},{"family":"Monard","given":"Maria Carolina"}],"issued":{"date-parts":[["2004",6]]}},"label":"page"},{"id":420,"uris":["http://zotero.org/users/local/FOPKHRFW/items/56J93WC6"],"uri":["http://zotero.org/users/local/FOPKHRFW/items/56J93WC6"],"itemData":{"id":420,"type":"chapter","title":"Data Mining for Imbalanced Datasets: An Overview","container-title":"Data Mining and Knowledge Discovery Handbook","publisher":"Springer US","page":"853-867","source":"link.springer.com","abstract":"A dataset is imbalanced if the classification categories are not approximately equally represented. Recent years brought increased interest in applying machine learning techniques to difficult “real-world” problems, many of which are characterized by imbalanced data. Additionally the distribution of the testing data may differ from that of the training data, and the true misclassification costs may be unknown at learning time. Predictive accuracy, a popular choice for evaluating performance of a classifier, might not be appropriate when the data is imbalanced and/or the costs of different errors vary markedly. In this Chapter, we discuss some of the sampling techniques used for balancing the datasets, and the performance measures more appropriate for mining imbalanced datasets.","URL":"http://link.springer.com/chapter/10.1007/0-387-25465-X_40","ISBN":"978-0-387-24435-8","note":"DOI: 10.1007/0-387-25465-X_40","shortTitle":"Data Mining for Imbalanced Datasets","language":"en","author":[{"family":"Chawla","given":"Nitesh V."}],"editor":[{"family":"Maimon","given":"Oded"},{"family":"Rokach","given":"Lior"}],"issued":{"date-parts":[["2005"]]},"accessed":{"date-parts":[["2017",4,24]]}},"label":"page"},{"id":423,"uris":["http://zotero.org/users/local/FOPKHRFW/items/DUCE7A72"],"uri":["http://zotero.org/users/local/FOPKHRFW/items/DUCE7A72"],"itemData":{"id":423,"type":"article-journal","title":"Learning from Imbalanced Data","container-title":"IEEE Transactions on Knowledge and Data Engineering","page":"1263-1284","volume":"21","issue":"9","source":"IEEE Xplore","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DOI":"10.1109/TKDE.2008.239","ISSN":"1041-4347","author":[{"family":"He","given":"H."},{"family":"Garcia","given":"E. A."}],"issued":{"date-parts":[["2009",9]]}},"label":"page"}],"schema":"https://github.com/citation-style-language/schema/raw/master/csl-citation.json"} </w:instrText>
      </w:r>
      <w:r w:rsidR="00FA56F0">
        <w:fldChar w:fldCharType="separate"/>
      </w:r>
      <w:r w:rsidR="00FA56F0" w:rsidRPr="00FA56F0">
        <w:rPr>
          <w:rFonts w:ascii="Calibri" w:eastAsia="Times New Roman" w:cs="Times New Roman"/>
          <w:vertAlign w:val="superscript"/>
        </w:rPr>
        <w:t>23–25</w:t>
      </w:r>
      <w:r w:rsidR="00FA56F0">
        <w:fldChar w:fldCharType="end"/>
      </w:r>
      <w:r>
        <w:t>, although we made</w:t>
      </w:r>
      <w:r w:rsidR="003367F9">
        <w:t xml:space="preserve"> </w:t>
      </w:r>
      <w:r>
        <w:t>correction</w:t>
      </w:r>
      <w:r w:rsidR="003367F9">
        <w:t>s</w:t>
      </w:r>
      <w:r>
        <w:t xml:space="preserve"> with weight factors</w:t>
      </w:r>
      <w:r w:rsidR="000E6A0F">
        <w:fldChar w:fldCharType="begin"/>
      </w:r>
      <w:r w:rsidR="00311774">
        <w:instrText xml:space="preserve"> ADDIN ZOTERO_ITEM CSL_CITATION {"citationID":"gfgg48dlv","properties":{"formattedCitation":"{\\rtf \\super 26\\nosupersub{}}","plainCitation":"26"},"citationItems":[{"id":427,"uris":["http://zotero.org/users/local/FOPKHRFW/items/MFZZJWP2"],"uri":["http://zotero.org/users/local/FOPKHRFW/items/MFZZJWP2"],"itemData":{"id":427,"type":"paper-conference","title":"Weighted support vector machine for classification with uneven training class sizes","container-title":"2005 International Conference on Machine Learning and Cybernetics","page":"4365-4369 Vol. 7","volume":"7","source":"IEEE Xplore","event":"2005 International Conference on Machine Learning and Cybernetics","abstract":"In the standard support vector machines for classification, training sets with uneven class sizes results in classification biases towards the class with the large training size. That is to say, the larger the training sample size for one class is, the smaller its corresponding classification error rate is, while the smaller the sample size, the larger the classification error rate. The main causes lie in that the penalty of misclassification for each training sample is considered equally. Weighted support vector machines for classification are proposed in this paper where penalty of misclassification for each training sample is different. By setting the equal penalty for the training samples belonging to same class, and setting the ratio of penalties for different classes to the inverse ratio of the training class sizes, the obtained weighted support vector machines compensate for the undesirable effects caused by the uneven training class size, and the classification accuracy for the class with small training size is improved. Experimental simulations on breast cancer diagnosis show the effectiveness of the proposed methods.","DOI":"10.1109/ICMLC.2005.1527706","author":[{"family":"Huang","given":"Yi-Min"},{"family":"Du","given":"Shu-Xin"}],"issued":{"date-parts":[["2005",8]]}}}],"schema":"https://github.com/citation-style-language/schema/raw/master/csl-citation.json"} </w:instrText>
      </w:r>
      <w:r w:rsidR="000E6A0F">
        <w:fldChar w:fldCharType="separate"/>
      </w:r>
      <w:r w:rsidR="00311774" w:rsidRPr="00311774">
        <w:rPr>
          <w:rFonts w:ascii="Calibri" w:eastAsia="Times New Roman" w:cs="Times New Roman"/>
          <w:vertAlign w:val="superscript"/>
        </w:rPr>
        <w:t>26</w:t>
      </w:r>
      <w:r w:rsidR="000E6A0F">
        <w:fldChar w:fldCharType="end"/>
      </w:r>
      <w:r w:rsidR="00AE0060">
        <w:t xml:space="preserve"> and</w:t>
      </w:r>
      <w:r w:rsidR="003367F9">
        <w:t xml:space="preserve">, we chose multi conditional macro F1 score for </w:t>
      </w:r>
      <w:r w:rsidR="0027159B">
        <w:t>cost function in optimization process.</w:t>
      </w:r>
      <w:r w:rsidR="003367F9">
        <w:t xml:space="preserve"> </w:t>
      </w:r>
      <w:r w:rsidR="00701097">
        <w:t xml:space="preserve">it seems still there is a correlation between sample size and prediction performance. </w:t>
      </w:r>
      <w:r w:rsidR="002D619C">
        <w:t>This effect</w:t>
      </w:r>
      <w:r w:rsidR="003367F9">
        <w:t xml:space="preserve"> is strong in mRNA predictions (figure 4a) and predictions related with combined data (supplementary figure 5)</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674C1E96" w14:textId="77777777" w:rsidR="005D13B2" w:rsidRDefault="005D13B2" w:rsidP="00E41A2F">
      <w:pPr>
        <w:pStyle w:val="Heading3"/>
      </w:pPr>
      <w:r>
        <w:t>Data</w:t>
      </w:r>
    </w:p>
    <w:p w14:paraId="4F4C97E7" w14:textId="402790C8" w:rsidR="00E41A2F" w:rsidRDefault="005D13B2" w:rsidP="005D13B2">
      <w:r>
        <w:t xml:space="preserve">We use the same data sets that were used by the paper [cite]. For all single variable test, and also for multi-variable prediction tests except for combining mRNA and proteins we use all </w:t>
      </w:r>
      <w:r>
        <w:lastRenderedPageBreak/>
        <w:t xml:space="preserve">available data. For combination tests we use intersection of mRNA and protein samples (102 sample). </w:t>
      </w:r>
    </w:p>
    <w:p w14:paraId="11533927" w14:textId="77777777" w:rsidR="005D13B2" w:rsidRDefault="005D13B2" w:rsidP="005D13B2"/>
    <w:p w14:paraId="4469862E" w14:textId="48EA220C" w:rsidR="005D13B2" w:rsidRDefault="005D13B2" w:rsidP="005D13B2">
      <w:pPr>
        <w:pStyle w:val="Heading3"/>
      </w:pPr>
      <w:r>
        <w:t>Prediction Methodology and Parameters</w:t>
      </w:r>
    </w:p>
    <w:p w14:paraId="28AA77A0" w14:textId="1758E378" w:rsidR="002B4B63" w:rsidRDefault="002B4B63" w:rsidP="002B4B63">
      <w:r>
        <w:t>The initial preparation of the dat</w:t>
      </w:r>
      <w:r w:rsidR="006F7D10">
        <w:t xml:space="preserve">a is similar to the paper </w:t>
      </w:r>
      <w:r w:rsidR="006F7D10">
        <w:fldChar w:fldCharType="begin"/>
      </w:r>
      <w:r w:rsidR="00E80F9B">
        <w:instrText xml:space="preserve"> ADDIN ZOTERO_ITEM CSL_CITATION {"citationID":"vSR3XamR","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6F7D10">
        <w:fldChar w:fldCharType="separate"/>
      </w:r>
      <w:r w:rsidR="00E80F9B" w:rsidRPr="00E80F9B">
        <w:rPr>
          <w:rFonts w:ascii="Calibri" w:eastAsia="Times New Roman" w:cs="Times New Roman"/>
          <w:vertAlign w:val="superscript"/>
        </w:rPr>
        <w:t>7</w:t>
      </w:r>
      <w:r w:rsidR="006F7D10">
        <w:fldChar w:fldCharType="end"/>
      </w:r>
      <w:r>
        <w:t>. After finding suitable subsets of the data for the tests</w:t>
      </w:r>
      <w:r w:rsidR="00A23686">
        <w:t xml:space="preserve"> and summing up technical replicate results for proteins</w:t>
      </w:r>
      <w:r>
        <w:t xml:space="preserve">, </w:t>
      </w:r>
      <w:r w:rsidR="00A23686">
        <w:t xml:space="preserve">we calculate </w:t>
      </w:r>
      <w:r>
        <w:t>size factor n</w:t>
      </w:r>
      <w:r w:rsidR="00C53E57">
        <w:t>ormalized data with DeSeq2</w:t>
      </w:r>
      <w:r w:rsidR="00C53E57">
        <w:fldChar w:fldCharType="begin"/>
      </w:r>
      <w:r w:rsidR="00E80F9B">
        <w:instrText xml:space="preserve"> ADDIN ZOTERO_ITEM CSL_CITATION {"citationID":"2h9somkuq","properties":{"formattedCitation":"{\\rtf \\super 11\\nosupersub{}}","plainCitation":"11"},"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C53E57">
        <w:fldChar w:fldCharType="separate"/>
      </w:r>
      <w:r w:rsidR="00E80F9B" w:rsidRPr="00E80F9B">
        <w:rPr>
          <w:rFonts w:ascii="Calibri" w:eastAsia="Times New Roman" w:cs="Times New Roman"/>
          <w:vertAlign w:val="superscript"/>
        </w:rPr>
        <w:t>11</w:t>
      </w:r>
      <w:r w:rsidR="00C53E57">
        <w:fldChar w:fldCharType="end"/>
      </w:r>
      <w:r w:rsidR="00A23686">
        <w:t xml:space="preserve"> and apply</w:t>
      </w:r>
      <w:r>
        <w:t xml:space="preserve"> </w:t>
      </w:r>
      <w:r w:rsidR="00A23686" w:rsidRPr="00A23686">
        <w:t>vari</w:t>
      </w:r>
      <w:r w:rsidR="00A23686">
        <w:t>ance stabilizing transformation</w:t>
      </w:r>
      <w:r w:rsidR="00A230F8">
        <w:fldChar w:fldCharType="begin"/>
      </w:r>
      <w:r w:rsidR="00311774">
        <w:instrText xml:space="preserve"> ADDIN ZOTERO_ITEM CSL_CITATION {"citationID":"pmvj8744n","properties":{"formattedCitation":"{\\rtf \\super 27\\nosupersub{}}","plainCitation":"27"},"citationItems":[{"id":55,"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schema":"https://github.com/citation-style-language/schema/raw/master/csl-citation.json"} </w:instrText>
      </w:r>
      <w:r w:rsidR="00A230F8">
        <w:fldChar w:fldCharType="separate"/>
      </w:r>
      <w:r w:rsidR="00311774" w:rsidRPr="00311774">
        <w:rPr>
          <w:rFonts w:ascii="Calibri" w:eastAsia="Times New Roman" w:cs="Times New Roman"/>
          <w:vertAlign w:val="superscript"/>
        </w:rPr>
        <w:t>27</w:t>
      </w:r>
      <w:r w:rsidR="00A230F8">
        <w:fldChar w:fldCharType="end"/>
      </w:r>
      <w:r w:rsidR="00512BEF">
        <w:t xml:space="preserve"> (</w:t>
      </w:r>
      <w:proofErr w:type="spellStart"/>
      <w:r w:rsidR="00512BEF" w:rsidRPr="00B13BD4">
        <w:rPr>
          <w:rFonts w:ascii="Courier New" w:hAnsi="Courier New" w:cs="Courier New"/>
        </w:rPr>
        <w:t>vst</w:t>
      </w:r>
      <w:proofErr w:type="spellEnd"/>
      <w:r w:rsidR="00512BEF" w:rsidRPr="0083752F">
        <w:t>)</w:t>
      </w:r>
      <w:r w:rsidR="00A23686">
        <w:t xml:space="preserve"> on it.</w:t>
      </w:r>
      <w:r w:rsidR="00BB0534">
        <w:t xml:space="preserve"> </w:t>
      </w:r>
    </w:p>
    <w:p w14:paraId="27DF073B" w14:textId="77777777" w:rsidR="00A23686" w:rsidRDefault="00A23686" w:rsidP="002B4B63"/>
    <w:p w14:paraId="46F1491C" w14:textId="29D841BD" w:rsidR="00D31817" w:rsidRDefault="00A23686" w:rsidP="002B4B63">
      <w:r>
        <w:t xml:space="preserve">We then divide the </w:t>
      </w:r>
      <w:r w:rsidR="00847620">
        <w:t xml:space="preserve">data into two subsets; </w:t>
      </w:r>
      <w:proofErr w:type="spellStart"/>
      <w:r w:rsidR="00847620">
        <w:t>training</w:t>
      </w:r>
      <w:r w:rsidR="00A50373">
        <w:t>&amp;tune</w:t>
      </w:r>
      <w:proofErr w:type="spellEnd"/>
      <w:r w:rsidR="00A50373">
        <w:t xml:space="preserve"> set</w:t>
      </w:r>
      <w:r w:rsidR="00847620">
        <w:t xml:space="preserve"> and test</w:t>
      </w:r>
      <w:r w:rsidR="00A50373">
        <w:t xml:space="preserve"> set</w:t>
      </w:r>
      <w:r w:rsidR="00847620">
        <w:t xml:space="preserve">. The division is semi random i.e. algorithm preserves the ratios of different conditions in </w:t>
      </w:r>
      <w:proofErr w:type="spellStart"/>
      <w:r w:rsidR="00847620">
        <w:t>training</w:t>
      </w:r>
      <w:r w:rsidR="003C7F9C">
        <w:t>&amp;tune</w:t>
      </w:r>
      <w:proofErr w:type="spellEnd"/>
      <w:r w:rsidR="00847620">
        <w:t xml:space="preserve"> and test subsets.</w:t>
      </w:r>
      <w:r w:rsidR="00D81467">
        <w:t xml:space="preserve"> We preserve the condition labels for </w:t>
      </w:r>
      <w:proofErr w:type="spellStart"/>
      <w:r w:rsidR="00D81467">
        <w:t>training</w:t>
      </w:r>
      <w:r w:rsidR="003C7F9C">
        <w:t>&amp;tune</w:t>
      </w:r>
      <w:proofErr w:type="spellEnd"/>
      <w:r w:rsidR="00D81467">
        <w:t xml:space="preserve"> data but we delete the labels of the samples for test set. We then apply frozen Surrogate Variable Analysis</w:t>
      </w:r>
      <w:r w:rsidR="007C5580">
        <w:fldChar w:fldCharType="begin"/>
      </w:r>
      <w:r w:rsidR="00E80F9B">
        <w:instrText xml:space="preserve"> ADDIN ZOTERO_ITEM CSL_CITATION {"citationID":"1toffi3rrt","properties":{"formattedCitation":"{\\rtf \\super 12\\nosupersub{}}","plainCitation":"12"},"citationItems":[{"id":310,"uris":["http://zotero.org/users/local/FOPKHRFW/items/8BMDPICH"],"uri":["http://zotero.org/users/local/FOPKHRFW/items/8BMDPICH"],"itemData":{"id":310,"type":"article-journal","title":"Removing batch effects for prediction problems with frozen surrogate variable analysis","container-title":"arXiv:1301.3947 [stat]","source":"arXiv.org","abstract":"Batch effects are responsible for the failure of promising genomic prognos- tic signatures, major ambiguities in published genomic results, and retractions of widely-publicized findings. Batch effect corrections have been developed to re- move these artifacts, but they are designed to be used in population studies. But genomic technologies are beginning to be used in clinical applications where sam- ples are analyzed one at a time for diagnostic, prognostic, and predictive applica- 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 curacy in simulations and in public genomic studies. fSVA is available as part of the sva Bioconductor package.","URL":"http://arxiv.org/abs/1301.3947","note":"arXiv: 1301.3947","author":[{"family":"Parker","given":"Hilary S."},{"family":"Bravo","given":"Héctor Corrada"},{"family":"Leek","given":"Jeffrey T."}],"issued":{"date-parts":[["2013",1,16]]},"accessed":{"date-parts":[["2017",3,29]]}}}],"schema":"https://github.com/citation-style-language/schema/raw/master/csl-citation.json"} </w:instrText>
      </w:r>
      <w:r w:rsidR="007C5580">
        <w:fldChar w:fldCharType="separate"/>
      </w:r>
      <w:r w:rsidR="00E00A86" w:rsidRPr="00E00A86">
        <w:rPr>
          <w:rFonts w:ascii="Calibri" w:eastAsia="Times New Roman" w:cs="Times New Roman"/>
          <w:vertAlign w:val="superscript"/>
        </w:rPr>
        <w:t>21</w:t>
      </w:r>
      <w:r w:rsidR="007C5580">
        <w:fldChar w:fldCharType="end"/>
      </w:r>
      <w:r w:rsidR="00C53E57">
        <w:t xml:space="preserve"> (</w:t>
      </w:r>
      <w:proofErr w:type="spellStart"/>
      <w:r w:rsidR="00C53E57">
        <w:t>fSVA</w:t>
      </w:r>
      <w:proofErr w:type="spellEnd"/>
      <w:r w:rsidR="00C53E57">
        <w:t>)</w:t>
      </w:r>
      <w:r w:rsidR="00D81467">
        <w:t xml:space="preserve"> to get rid of the </w:t>
      </w:r>
      <w:r w:rsidR="006D40B2">
        <w:t xml:space="preserve">batch effects in the sample. The algorithm can correct the batch effects on both </w:t>
      </w:r>
      <w:proofErr w:type="spellStart"/>
      <w:r w:rsidR="006D40B2">
        <w:t>training</w:t>
      </w:r>
      <w:r w:rsidR="003C7F9C">
        <w:t>&amp;tune</w:t>
      </w:r>
      <w:proofErr w:type="spellEnd"/>
      <w:r w:rsidR="006D40B2">
        <w:t xml:space="preserve"> and test data without knowing the labels of the test data. </w:t>
      </w:r>
      <w:r w:rsidR="00A50373">
        <w:t xml:space="preserve">With the </w:t>
      </w:r>
      <w:proofErr w:type="spellStart"/>
      <w:r w:rsidR="00A50373">
        <w:t>fSVA</w:t>
      </w:r>
      <w:proofErr w:type="spellEnd"/>
      <w:r w:rsidR="00A50373">
        <w:t xml:space="preserve"> algorithm we generate batch effect normalized </w:t>
      </w:r>
      <w:proofErr w:type="spellStart"/>
      <w:r w:rsidR="00A50373">
        <w:t>training</w:t>
      </w:r>
      <w:r w:rsidR="003C7F9C">
        <w:t>&amp;tune</w:t>
      </w:r>
      <w:proofErr w:type="spellEnd"/>
      <w:r w:rsidR="00A50373">
        <w:t xml:space="preserve"> and test datasets without knowing the labels of test data. </w:t>
      </w:r>
      <w:r w:rsidR="00F03A4F">
        <w:t xml:space="preserve">After </w:t>
      </w:r>
      <w:proofErr w:type="spellStart"/>
      <w:r w:rsidR="00F03A4F">
        <w:t>fSVA</w:t>
      </w:r>
      <w:proofErr w:type="spellEnd"/>
      <w:r w:rsidR="00F03A4F">
        <w:t xml:space="preserve"> we use principal component analysis</w:t>
      </w:r>
      <w:r w:rsidR="00D828F4">
        <w:fldChar w:fldCharType="begin"/>
      </w:r>
      <w:r w:rsidR="00E80F9B">
        <w:instrText xml:space="preserve"> ADDIN ZOTERO_ITEM CSL_CITATION {"citationID":"15gjrgqoof","properties":{"formattedCitation":"{\\rtf \\super 13\\nosupersub{}}","plainCitation":"13"},"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D828F4">
        <w:fldChar w:fldCharType="separate"/>
      </w:r>
      <w:r w:rsidR="00E80F9B" w:rsidRPr="00E80F9B">
        <w:rPr>
          <w:rFonts w:ascii="Calibri" w:eastAsia="Times New Roman" w:cs="Times New Roman"/>
          <w:vertAlign w:val="superscript"/>
        </w:rPr>
        <w:t>13</w:t>
      </w:r>
      <w:r w:rsidR="00D828F4">
        <w:fldChar w:fldCharType="end"/>
      </w:r>
      <w:r w:rsidR="00F03A4F">
        <w:t xml:space="preserve"> (PCA) to define principle axis of </w:t>
      </w:r>
      <w:proofErr w:type="spellStart"/>
      <w:r w:rsidR="00F03A4F">
        <w:t>training</w:t>
      </w:r>
      <w:r w:rsidR="001E2818">
        <w:t>&amp;tune</w:t>
      </w:r>
      <w:proofErr w:type="spellEnd"/>
      <w:r w:rsidR="00F03A4F">
        <w:t xml:space="preserve"> set and rotate the test</w:t>
      </w:r>
      <w:r w:rsidR="00A50373">
        <w:t xml:space="preserve"> data</w:t>
      </w:r>
      <w:r w:rsidR="00F03A4F">
        <w:t xml:space="preserve"> set with respect to principal axis of </w:t>
      </w:r>
      <w:proofErr w:type="spellStart"/>
      <w:r w:rsidR="00F03A4F">
        <w:t>training</w:t>
      </w:r>
      <w:r w:rsidR="001E2818">
        <w:t>&amp;tune</w:t>
      </w:r>
      <w:proofErr w:type="spellEnd"/>
      <w:r w:rsidR="00F03A4F">
        <w:t xml:space="preserve"> set</w:t>
      </w:r>
      <w:r w:rsidR="001E2818">
        <w:t>.</w:t>
      </w:r>
      <w:r w:rsidR="00A50373">
        <w:t xml:space="preserve"> </w:t>
      </w:r>
      <w:r w:rsidR="001E2818" w:rsidRPr="00E00781">
        <w:rPr>
          <w:color w:val="000000" w:themeColor="text1"/>
        </w:rPr>
        <w:t>We then pick the most significant top 10 axis</w:t>
      </w:r>
      <w:r w:rsidR="001E2818">
        <w:rPr>
          <w:color w:val="000000" w:themeColor="text1"/>
        </w:rPr>
        <w:t xml:space="preserve"> for both </w:t>
      </w:r>
      <w:proofErr w:type="spellStart"/>
      <w:r w:rsidR="001E2818">
        <w:rPr>
          <w:color w:val="000000" w:themeColor="text1"/>
        </w:rPr>
        <w:t>training&amp;tune</w:t>
      </w:r>
      <w:proofErr w:type="spellEnd"/>
      <w:r w:rsidR="001E2818">
        <w:rPr>
          <w:color w:val="000000" w:themeColor="text1"/>
        </w:rPr>
        <w:t>, and test data sets.</w:t>
      </w:r>
      <w:r w:rsidR="001E2818">
        <w:t xml:space="preserve"> The next step is t</w:t>
      </w:r>
      <w:r w:rsidR="00A50373">
        <w:t>o train</w:t>
      </w:r>
      <w:r w:rsidR="00085507">
        <w:t xml:space="preserve"> and tune</w:t>
      </w:r>
      <w:r w:rsidR="00A50373">
        <w:t xml:space="preserve"> our candidate machine learning algorithms</w:t>
      </w:r>
      <w:r w:rsidR="001E2818">
        <w:t xml:space="preserve"> with </w:t>
      </w:r>
      <w:r w:rsidR="001E2818" w:rsidRPr="001E2818">
        <w:rPr>
          <w:i/>
        </w:rPr>
        <w:t xml:space="preserve">dimension reduced </w:t>
      </w:r>
      <w:proofErr w:type="spellStart"/>
      <w:r w:rsidR="001E2818" w:rsidRPr="001E2818">
        <w:rPr>
          <w:i/>
        </w:rPr>
        <w:t>training&amp;tune</w:t>
      </w:r>
      <w:proofErr w:type="spellEnd"/>
      <w:r w:rsidR="001E2818" w:rsidRPr="001E2818">
        <w:rPr>
          <w:i/>
        </w:rPr>
        <w:t xml:space="preserve"> dataset</w:t>
      </w:r>
      <w:r w:rsidR="00A50373" w:rsidRPr="001E2818">
        <w:rPr>
          <w:i/>
        </w:rPr>
        <w:t xml:space="preserve"> </w:t>
      </w:r>
      <w:r w:rsidR="00A50373">
        <w:t xml:space="preserve">and </w:t>
      </w:r>
      <w:r w:rsidR="001E2818">
        <w:t xml:space="preserve">apply those trained </w:t>
      </w:r>
      <w:r w:rsidR="00085507">
        <w:t xml:space="preserve">and tuned </w:t>
      </w:r>
      <w:r w:rsidR="001E2818">
        <w:t xml:space="preserve">algorithms on </w:t>
      </w:r>
      <w:r w:rsidR="001E2818" w:rsidRPr="001E2818">
        <w:rPr>
          <w:i/>
        </w:rPr>
        <w:t xml:space="preserve">dimension reduced </w:t>
      </w:r>
      <w:r w:rsidR="00A50373" w:rsidRPr="001E2818">
        <w:rPr>
          <w:i/>
        </w:rPr>
        <w:t xml:space="preserve">test </w:t>
      </w:r>
      <w:r w:rsidR="001E2818">
        <w:rPr>
          <w:i/>
        </w:rPr>
        <w:t>data</w:t>
      </w:r>
      <w:r w:rsidR="00A50373" w:rsidRPr="001E2818">
        <w:rPr>
          <w:i/>
        </w:rPr>
        <w:t>set</w:t>
      </w:r>
      <w:r w:rsidR="00A50373">
        <w:t xml:space="preserve"> to make predictions on them</w:t>
      </w:r>
      <w:r w:rsidR="00F03A4F">
        <w:t xml:space="preserve">. </w:t>
      </w:r>
      <w:r w:rsidR="006D466B">
        <w:rPr>
          <w:color w:val="000000" w:themeColor="text1"/>
        </w:rPr>
        <w:t>In the case of combined mRNA and protein data analysis</w:t>
      </w:r>
      <w:r w:rsidR="006D466B">
        <w:t xml:space="preserve"> </w:t>
      </w:r>
      <w:r w:rsidR="00D31817">
        <w:t xml:space="preserve">we </w:t>
      </w:r>
      <w:r w:rsidR="00D95AA8">
        <w:t xml:space="preserve">calculate size factors </w:t>
      </w:r>
      <w:r w:rsidR="006D466B">
        <w:t xml:space="preserve">with DeSeq2 algorithm </w:t>
      </w:r>
      <w:r w:rsidR="00D95AA8">
        <w:t xml:space="preserve">and batch effects </w:t>
      </w:r>
      <w:r w:rsidR="006D466B">
        <w:t xml:space="preserve">with </w:t>
      </w:r>
      <w:proofErr w:type="spellStart"/>
      <w:r w:rsidR="006D466B">
        <w:t>fSVA</w:t>
      </w:r>
      <w:proofErr w:type="spellEnd"/>
      <w:r w:rsidR="006D466B">
        <w:t xml:space="preserve"> algorithm </w:t>
      </w:r>
      <w:r w:rsidR="00D95AA8">
        <w:t xml:space="preserve">individually then combine 2 datasets and apply PCA on </w:t>
      </w:r>
      <w:r w:rsidR="006D466B">
        <w:t>combined data.</w:t>
      </w:r>
      <w:r w:rsidR="006300F6">
        <w:t xml:space="preserve"> We run this process </w:t>
      </w:r>
      <w:r w:rsidR="00146A6C">
        <w:t xml:space="preserve">and call the training and tuning algorithm </w:t>
      </w:r>
      <w:r w:rsidR="006300F6">
        <w:t xml:space="preserve">60 times with independent divisions between </w:t>
      </w:r>
      <w:proofErr w:type="spellStart"/>
      <w:r w:rsidR="006300F6">
        <w:rPr>
          <w:color w:val="000000" w:themeColor="text1"/>
        </w:rPr>
        <w:t>training&amp;tune</w:t>
      </w:r>
      <w:proofErr w:type="spellEnd"/>
      <w:r w:rsidR="006300F6">
        <w:rPr>
          <w:color w:val="000000" w:themeColor="text1"/>
        </w:rPr>
        <w:t>, and test data sets.</w:t>
      </w:r>
    </w:p>
    <w:p w14:paraId="70813AF5" w14:textId="77777777" w:rsidR="003B581C" w:rsidRDefault="003B581C" w:rsidP="002B4B63"/>
    <w:p w14:paraId="71DD60CF" w14:textId="0344C1FB" w:rsidR="00FB503D" w:rsidRDefault="003B581C" w:rsidP="002B4B63">
      <w:r>
        <w:t xml:space="preserve">The training and tuning algorithm firstly divide the data as train and tune dataset semi randomly, trying to keep the ratios of individual conditions same in both training and tuning data. We </w:t>
      </w:r>
      <w:r w:rsidR="00AC033C">
        <w:t>repeat</w:t>
      </w:r>
      <w:r>
        <w:t xml:space="preserve"> this division 10 times and generate 10 training </w:t>
      </w:r>
      <w:r w:rsidR="00117C60">
        <w:t>and tuning dataset pairs</w:t>
      </w:r>
      <w:r>
        <w:t xml:space="preserve">. Then we generate a parameter grid </w:t>
      </w:r>
      <w:r w:rsidR="005E50E4">
        <w:t>for tuning process</w:t>
      </w:r>
      <w:r w:rsidR="00F46B02">
        <w:t xml:space="preserve">. We tune cost parameter for SVM with linear kernel, cost and gamma parameters for SVM with radial and sigmoid kernels, </w:t>
      </w:r>
      <w:proofErr w:type="spellStart"/>
      <w:r w:rsidR="00F46B02">
        <w:t>ntree</w:t>
      </w:r>
      <w:proofErr w:type="spellEnd"/>
      <w:r w:rsidR="00F46B02">
        <w:t xml:space="preserve">, </w:t>
      </w:r>
      <w:proofErr w:type="spellStart"/>
      <w:r w:rsidR="00F46B02">
        <w:t>mtry</w:t>
      </w:r>
      <w:proofErr w:type="spellEnd"/>
      <w:r w:rsidR="00F46B02">
        <w:t xml:space="preserve">, and </w:t>
      </w:r>
      <w:proofErr w:type="spellStart"/>
      <w:r w:rsidR="00F46B02">
        <w:t>nodesize</w:t>
      </w:r>
      <w:proofErr w:type="spellEnd"/>
      <w:r w:rsidR="00F46B02">
        <w:t xml:space="preserve"> parameters for random forest algorithms </w:t>
      </w:r>
      <w:r w:rsidR="00256C78">
        <w:t>(Table 3)</w:t>
      </w:r>
      <w:r w:rsidR="005E50E4">
        <w:t>. We use e1071 package</w:t>
      </w:r>
      <w:r w:rsidR="006F005D">
        <w:fldChar w:fldCharType="begin"/>
      </w:r>
      <w:r w:rsidR="00E80F9B">
        <w:instrText xml:space="preserve"> ADDIN ZOTERO_ITEM CSL_CITATION {"citationID":"pno5m25sj","properties":{"formattedCitation":"{\\rtf \\super 8\\nosupersub{}}","plainCitation":"8"},"citationItems":[{"id":330,"uris":["http://zotero.org/users/local/FOPKHRFW/items/GZ665326"],"uri":["http://zotero.org/users/local/FOPKHRFW/items/GZ665326"],"itemData":{"id":330,"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6F005D">
        <w:fldChar w:fldCharType="separate"/>
      </w:r>
      <w:r w:rsidR="00E80F9B" w:rsidRPr="00E80F9B">
        <w:rPr>
          <w:rFonts w:ascii="Calibri" w:eastAsia="Times New Roman" w:cs="Times New Roman"/>
          <w:vertAlign w:val="superscript"/>
        </w:rPr>
        <w:t>8</w:t>
      </w:r>
      <w:r w:rsidR="006F005D">
        <w:fldChar w:fldCharType="end"/>
      </w:r>
      <w:r w:rsidR="005E50E4">
        <w:t xml:space="preserve"> for implementing </w:t>
      </w:r>
      <w:r w:rsidR="00506B36">
        <w:t xml:space="preserve">support vector machines with linear, radial and sigmoid kernels that uses </w:t>
      </w:r>
      <w:r w:rsidR="00A14D94">
        <w:t>libSVM</w:t>
      </w:r>
      <w:r w:rsidR="006F005D">
        <w:fldChar w:fldCharType="begin"/>
      </w:r>
      <w:r w:rsidR="00311774">
        <w:instrText xml:space="preserve"> ADDIN ZOTERO_ITEM CSL_CITATION {"citationID":"qsee37rkn","properties":{"formattedCitation":"{\\rtf \\super 28\\nosupersub{}}","plainCitation":"28"},"citationItems":[{"id":328,"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6F005D">
        <w:fldChar w:fldCharType="separate"/>
      </w:r>
      <w:r w:rsidR="00311774" w:rsidRPr="00311774">
        <w:rPr>
          <w:rFonts w:ascii="Calibri" w:eastAsia="Times New Roman" w:cs="Times New Roman"/>
          <w:vertAlign w:val="superscript"/>
        </w:rPr>
        <w:t>28</w:t>
      </w:r>
      <w:r w:rsidR="006F005D">
        <w:fldChar w:fldCharType="end"/>
      </w:r>
      <w:r w:rsidR="00A14D94">
        <w:t xml:space="preserve"> library</w:t>
      </w:r>
      <w:r w:rsidR="006F005D">
        <w:t xml:space="preserve"> and </w:t>
      </w:r>
      <w:proofErr w:type="spellStart"/>
      <w:r w:rsidR="006F005D">
        <w:t>randomForest</w:t>
      </w:r>
      <w:proofErr w:type="spellEnd"/>
      <w:r w:rsidR="006F005D">
        <w:t xml:space="preserve"> package</w:t>
      </w:r>
      <w:r w:rsidR="00256C78">
        <w:fldChar w:fldCharType="begin"/>
      </w:r>
      <w:r w:rsidR="00E80F9B">
        <w:instrText xml:space="preserve"> ADDIN ZOTERO_ITEM CSL_CITATION {"citationID":"1gmqtda0jc","properties":{"formattedCitation":"{\\rtf \\super 9\\nosupersub{}}","plainCitation":"9"},"citationItems":[{"id":337,"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256C78">
        <w:fldChar w:fldCharType="separate"/>
      </w:r>
      <w:r w:rsidR="00E80F9B" w:rsidRPr="00E80F9B">
        <w:rPr>
          <w:rFonts w:ascii="Calibri" w:eastAsia="Times New Roman" w:cs="Times New Roman"/>
          <w:vertAlign w:val="superscript"/>
        </w:rPr>
        <w:t>9</w:t>
      </w:r>
      <w:r w:rsidR="00256C78">
        <w:fldChar w:fldCharType="end"/>
      </w:r>
      <w:r w:rsidR="006F005D">
        <w:t xml:space="preserve"> for random forest algorithm</w:t>
      </w:r>
      <w:r w:rsidR="005E50E4">
        <w:t>.</w:t>
      </w:r>
      <w:r w:rsidR="00DE68F4">
        <w:t xml:space="preserve"> We apply multiple sets of tests; we either try to predict an individual parameter such as growth phase, carbon source, Mg</w:t>
      </w:r>
      <w:r w:rsidR="00DE68F4" w:rsidRPr="009612C0">
        <w:rPr>
          <w:vertAlign w:val="superscript"/>
        </w:rPr>
        <w:t>+2</w:t>
      </w:r>
      <w:r w:rsidR="00DE68F4">
        <w:t xml:space="preserve"> concentration or Na</w:t>
      </w:r>
      <w:r w:rsidR="00DE68F4" w:rsidRPr="009612C0">
        <w:rPr>
          <w:vertAlign w:val="superscript"/>
        </w:rPr>
        <w:t>+</w:t>
      </w:r>
      <w:r w:rsidR="00DE68F4">
        <w:t xml:space="preserve"> concentration; or we try to predict all multiple conditions at one single run. We run our tests on all mRNA, all protein, and combined protein and mRNA data. We run tests on all phases, only on exponential phase or only on stationary phase</w:t>
      </w:r>
      <w:r w:rsidR="00890466">
        <w:t xml:space="preserve"> (</w:t>
      </w:r>
      <w:r w:rsidR="00F46B02">
        <w:t>Supplementary Table 1</w:t>
      </w:r>
      <w:r w:rsidR="00890466">
        <w:t>)</w:t>
      </w:r>
      <w:r w:rsidR="00DE68F4">
        <w:t>.</w:t>
      </w:r>
      <w:r w:rsidR="00F46B02">
        <w:t xml:space="preserve"> </w:t>
      </w:r>
    </w:p>
    <w:p w14:paraId="751BE51E" w14:textId="77777777" w:rsidR="00FB503D" w:rsidRDefault="00FB503D" w:rsidP="002B4B63"/>
    <w:p w14:paraId="42013FF2" w14:textId="1BACEE25" w:rsidR="00085507" w:rsidRDefault="00F46B02" w:rsidP="002B4B63">
      <w:r>
        <w:t xml:space="preserve">We train each four models in training set and make predictions on tune set for all variables that we are tuning </w:t>
      </w:r>
      <w:r w:rsidR="00D37242">
        <w:t>and for all 10 training and tuning dataset pairs</w:t>
      </w:r>
      <w:r w:rsidR="00596B11">
        <w:t>, we apply a class weight normalization for training of all four models; where class weights are inversely proportional to number of training samples and calculated independently for each training process</w:t>
      </w:r>
      <w:r w:rsidR="00D37242">
        <w:t xml:space="preserve">. We average the errors </w:t>
      </w:r>
      <w:r w:rsidR="00596B11">
        <w:t xml:space="preserve">calculated by score metric </w:t>
      </w:r>
      <w:r w:rsidR="00D37242">
        <w:t xml:space="preserve">over training tuning dataset pairs and obtain an </w:t>
      </w:r>
      <w:r w:rsidR="000717DC">
        <w:lastRenderedPageBreak/>
        <w:t xml:space="preserve">average </w:t>
      </w:r>
      <w:r w:rsidR="00D37242">
        <w:t>error value estimate for each algorithm and for each parameter combination.</w:t>
      </w:r>
      <w:r w:rsidR="00146A6C">
        <w:t xml:space="preserve"> Then we find the winner parameter combination for </w:t>
      </w:r>
      <w:r w:rsidR="000717DC">
        <w:t xml:space="preserve">each algorithm, and label this parameter combination, algorithm match as winner algorithm for each of 60 independent divisions between </w:t>
      </w:r>
      <w:proofErr w:type="spellStart"/>
      <w:r w:rsidR="000717DC">
        <w:rPr>
          <w:color w:val="000000" w:themeColor="text1"/>
        </w:rPr>
        <w:t>training&amp;tune</w:t>
      </w:r>
      <w:proofErr w:type="spellEnd"/>
      <w:r w:rsidR="000717DC">
        <w:rPr>
          <w:color w:val="000000" w:themeColor="text1"/>
        </w:rPr>
        <w:t>, and test data sets.</w:t>
      </w:r>
    </w:p>
    <w:p w14:paraId="44FEFA89" w14:textId="77777777" w:rsidR="00085507" w:rsidRDefault="00085507" w:rsidP="002B4B63"/>
    <w:p w14:paraId="29149862" w14:textId="5869DB74" w:rsidR="002B4B63" w:rsidRDefault="000717DC" w:rsidP="002B4B63">
      <w:r>
        <w:t>At the end of all procedure we end up with 60*4=240 winner algorithms with their tuning parameters and their average error values.</w:t>
      </w:r>
    </w:p>
    <w:p w14:paraId="22191730" w14:textId="77777777" w:rsidR="00512BEF" w:rsidRPr="00DF1367" w:rsidRDefault="00512BEF" w:rsidP="00E41A2F"/>
    <w:p w14:paraId="31B9930D" w14:textId="4F144843" w:rsidR="00DD4E2A" w:rsidRDefault="002D77FB" w:rsidP="002D77FB">
      <w:pPr>
        <w:pStyle w:val="Heading3"/>
      </w:pPr>
      <w:r>
        <w:t xml:space="preserve">Calculation of the </w:t>
      </w:r>
      <w:r w:rsidR="00C1017A">
        <w:t>score metric</w:t>
      </w:r>
    </w:p>
    <w:p w14:paraId="140A1002" w14:textId="7037090A" w:rsidR="00C1017A" w:rsidRDefault="00C1017A" w:rsidP="008563C5">
      <w:r>
        <w:t xml:space="preserve">The metric </w:t>
      </w:r>
      <w:r w:rsidR="005B092A">
        <w:t>we use is multi class macro</w:t>
      </w:r>
      <w:r w:rsidR="007D0071">
        <w:t xml:space="preserve"> F1 score </w:t>
      </w:r>
      <w:r w:rsidR="008434EC">
        <w:fldChar w:fldCharType="begin"/>
      </w:r>
      <w:r w:rsidR="00311774">
        <w:instrText xml:space="preserve"> ADDIN ZOTERO_ITEM CSL_CITATION {"citationID":"Ksg7mTw4","properties":{"formattedCitation":"{\\rtf \\super 10,29,30\\nosupersub{}}","plainCitation":"10,29,30"},"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340,"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schema":"https://github.com/citation-style-language/schema/raw/master/csl-citation.json"} </w:instrText>
      </w:r>
      <w:r w:rsidR="008434EC">
        <w:fldChar w:fldCharType="separate"/>
      </w:r>
      <w:r w:rsidR="00311774" w:rsidRPr="00311774">
        <w:rPr>
          <w:rFonts w:ascii="Calibri" w:eastAsia="Times New Roman" w:cs="Times New Roman"/>
          <w:vertAlign w:val="superscript"/>
        </w:rPr>
        <w:t>10,29,30</w:t>
      </w:r>
      <w:r w:rsidR="008434EC">
        <w:fldChar w:fldCharType="end"/>
      </w:r>
      <w:r w:rsidR="008563C5">
        <w:t xml:space="preserve"> that normalized </w:t>
      </w:r>
      <w:r w:rsidR="003F6EA0">
        <w:t xml:space="preserve">F1 scores </w:t>
      </w:r>
      <w:r w:rsidR="008563C5">
        <w:t>over individual condition</w:t>
      </w:r>
      <w:r w:rsidR="003F6EA0">
        <w:t>s</w:t>
      </w:r>
      <w:r w:rsidR="008563C5">
        <w:t>; i.e</w:t>
      </w:r>
      <w:r w:rsidR="008C57D3">
        <w:t>.</w:t>
      </w:r>
      <w:r w:rsidR="008563C5">
        <w:t xml:space="preserve"> each condition </w:t>
      </w:r>
      <w:r w:rsidR="00777F7A">
        <w:t>has</w:t>
      </w:r>
      <w:r w:rsidR="008563C5">
        <w:t xml:space="preserve"> equal weight instead of each sample.</w:t>
      </w:r>
      <w:r w:rsidR="004274BA">
        <w:t xml:space="preserve"> Out of two distinct macro F1 score calculation methods in the literature</w:t>
      </w:r>
    </w:p>
    <w:p w14:paraId="32419A49" w14:textId="6648E5D1" w:rsidR="003C5C57" w:rsidRPr="003C5C57" w:rsidRDefault="00627009" w:rsidP="003C5C57">
      <w:pPr>
        <w:numPr>
          <w:ilvl w:val="0"/>
          <w:numId w:val="9"/>
        </w:numPr>
        <w:shd w:val="clear" w:color="auto" w:fill="FFFFFF"/>
        <w:spacing w:before="100" w:beforeAutospacing="1" w:after="240"/>
        <w:ind w:left="945"/>
        <w:rPr>
          <w:rFonts w:ascii="Arial" w:eastAsia="Times New Roman" w:hAnsi="Arial" w:cs="Arial"/>
          <w:color w:val="222222"/>
          <w:sz w:val="19"/>
          <w:szCs w:val="19"/>
        </w:rPr>
      </w:pPr>
      <m:oMath>
        <m:sSub>
          <m:sSubPr>
            <m:ctrlPr>
              <w:rPr>
                <w:rFonts w:ascii="Cambria Math" w:eastAsia="Times New Roman" w:hAnsi="Cambria Math" w:cs="Arial"/>
                <w:i/>
                <w:color w:val="222222"/>
                <w:sz w:val="19"/>
                <w:szCs w:val="19"/>
              </w:rPr>
            </m:ctrlPr>
          </m:sSubPr>
          <m:e>
            <m:r>
              <m:rPr>
                <m:sty m:val="p"/>
              </m:rPr>
              <w:rPr>
                <w:rFonts w:ascii="Cambria Math" w:eastAsia="Times New Roman" w:hAnsi="Cambria Math" w:cs="Arial"/>
                <w:color w:val="222222"/>
                <w:sz w:val="19"/>
                <w:szCs w:val="19"/>
              </w:rPr>
              <m:t>F</m:t>
            </m:r>
            <m:r>
              <w:rPr>
                <w:rFonts w:ascii="Cambria Math" w:eastAsia="Times New Roman" w:hAnsi="Cambria Math" w:cs="Arial"/>
                <w:color w:val="222222"/>
                <w:sz w:val="19"/>
                <w:szCs w:val="19"/>
              </w:rPr>
              <m:t>1</m:t>
            </m:r>
          </m:e>
          <m:sub>
            <m:r>
              <w:rPr>
                <w:rFonts w:ascii="Cambria Math" w:eastAsia="Times New Roman" w:hAnsi="Cambria Math" w:cs="Arial"/>
                <w:color w:val="222222"/>
                <w:sz w:val="19"/>
                <w:szCs w:val="19"/>
              </w:rPr>
              <m:t>macro</m:t>
            </m:r>
          </m:sub>
        </m:sSub>
        <m:r>
          <w:rPr>
            <w:rFonts w:ascii="Cambria Math" w:eastAsia="Times New Roman" w:hAnsi="Cambria Math" w:cs="Arial"/>
            <w:color w:val="222222"/>
            <w:sz w:val="19"/>
            <w:szCs w:val="19"/>
          </w:rPr>
          <m:t>=Mean</m:t>
        </m:r>
        <m:d>
          <m:dPr>
            <m:begChr m:val="["/>
            <m:endChr m:val="]"/>
            <m:ctrlPr>
              <w:rPr>
                <w:rFonts w:ascii="Cambria Math" w:eastAsia="Times New Roman" w:hAnsi="Cambria Math" w:cs="Arial"/>
                <w:i/>
                <w:color w:val="222222"/>
                <w:sz w:val="19"/>
                <w:szCs w:val="19"/>
              </w:rPr>
            </m:ctrlPr>
          </m:dPr>
          <m:e>
            <m:sSub>
              <m:sSubPr>
                <m:ctrlPr>
                  <w:rPr>
                    <w:rFonts w:ascii="Cambria Math" w:eastAsia="Times New Roman" w:hAnsi="Cambria Math" w:cs="Arial"/>
                    <w:i/>
                    <w:color w:val="222222"/>
                    <w:sz w:val="19"/>
                    <w:szCs w:val="19"/>
                  </w:rPr>
                </m:ctrlPr>
              </m:sSubPr>
              <m:e>
                <m:r>
                  <m:rPr>
                    <m:sty m:val="p"/>
                  </m:rPr>
                  <w:rPr>
                    <w:rFonts w:ascii="Cambria Math" w:eastAsia="Times New Roman" w:hAnsi="Cambria Math" w:cs="Arial"/>
                    <w:color w:val="222222"/>
                    <w:sz w:val="19"/>
                    <w:szCs w:val="19"/>
                  </w:rPr>
                  <m:t>F</m:t>
                </m:r>
                <m:r>
                  <w:rPr>
                    <w:rFonts w:ascii="Cambria Math" w:eastAsia="Times New Roman" w:hAnsi="Cambria Math" w:cs="Arial"/>
                    <w:color w:val="222222"/>
                    <w:sz w:val="19"/>
                    <w:szCs w:val="19"/>
                  </w:rPr>
                  <m:t>1</m:t>
                </m:r>
              </m:e>
              <m:sub>
                <m:r>
                  <w:rPr>
                    <w:rFonts w:ascii="Cambria Math" w:eastAsia="Times New Roman" w:hAnsi="Cambria Math" w:cs="Arial"/>
                    <w:color w:val="222222"/>
                    <w:sz w:val="19"/>
                    <w:szCs w:val="19"/>
                  </w:rPr>
                  <m:t>i</m:t>
                </m:r>
              </m:sub>
            </m:sSub>
          </m:e>
        </m:d>
      </m:oMath>
      <w:r>
        <w:rPr>
          <w:rFonts w:ascii="Arial" w:eastAsia="Times New Roman" w:hAnsi="Arial" w:cs="Arial"/>
          <w:color w:val="222222"/>
          <w:sz w:val="19"/>
          <w:szCs w:val="19"/>
        </w:rPr>
        <w:t xml:space="preserve">   </w:t>
      </w:r>
      <w:r w:rsidRPr="003C5C57">
        <w:rPr>
          <w:rFonts w:ascii="Arial" w:eastAsia="Times New Roman" w:hAnsi="Arial" w:cs="Arial"/>
          <w:color w:val="222222"/>
          <w:sz w:val="19"/>
          <w:szCs w:val="19"/>
        </w:rPr>
        <w:t>;</w:t>
      </w:r>
      <w:r>
        <w:rPr>
          <w:rFonts w:ascii="Arial" w:eastAsia="Times New Roman" w:hAnsi="Arial" w:cs="Arial"/>
          <w:color w:val="222222"/>
          <w:sz w:val="19"/>
          <w:szCs w:val="19"/>
        </w:rPr>
        <w:t xml:space="preserve"> </w:t>
      </w:r>
      <w:r w:rsidR="003C5C57" w:rsidRPr="003C5C57">
        <w:rPr>
          <w:rFonts w:ascii="Arial" w:eastAsia="Times New Roman" w:hAnsi="Arial" w:cs="Arial"/>
          <w:color w:val="222222"/>
          <w:sz w:val="19"/>
          <w:szCs w:val="19"/>
        </w:rPr>
        <w:t xml:space="preserve">where </w:t>
      </w:r>
      <m:oMath>
        <m:sSub>
          <m:sSubPr>
            <m:ctrlPr>
              <w:rPr>
                <w:rFonts w:ascii="Cambria Math" w:eastAsia="Times New Roman" w:hAnsi="Cambria Math" w:cs="Arial"/>
                <w:i/>
                <w:color w:val="222222"/>
                <w:sz w:val="19"/>
                <w:szCs w:val="19"/>
              </w:rPr>
            </m:ctrlPr>
          </m:sSubPr>
          <m:e>
            <m:r>
              <m:rPr>
                <m:sty m:val="p"/>
              </m:rPr>
              <w:rPr>
                <w:rFonts w:ascii="Cambria Math" w:eastAsia="Times New Roman" w:hAnsi="Cambria Math" w:cs="Arial"/>
                <w:color w:val="222222"/>
                <w:sz w:val="19"/>
                <w:szCs w:val="19"/>
              </w:rPr>
              <m:t>F</m:t>
            </m:r>
            <m:r>
              <w:rPr>
                <w:rFonts w:ascii="Cambria Math" w:eastAsia="Times New Roman" w:hAnsi="Cambria Math" w:cs="Arial"/>
                <w:color w:val="222222"/>
                <w:sz w:val="19"/>
                <w:szCs w:val="19"/>
              </w:rPr>
              <m:t>1</m:t>
            </m:r>
          </m:e>
          <m:sub>
            <m:r>
              <w:rPr>
                <w:rFonts w:ascii="Cambria Math" w:eastAsia="Times New Roman" w:hAnsi="Cambria Math" w:cs="Arial"/>
                <w:color w:val="222222"/>
                <w:sz w:val="19"/>
                <w:szCs w:val="19"/>
              </w:rPr>
              <m:t>i</m:t>
            </m:r>
          </m:sub>
        </m:sSub>
        <m:r>
          <w:rPr>
            <w:rFonts w:ascii="Cambria Math" w:eastAsia="Times New Roman" w:hAnsi="Cambria Math" w:cs="Arial"/>
            <w:color w:val="222222"/>
            <w:sz w:val="19"/>
            <w:szCs w:val="19"/>
          </w:rPr>
          <m:t xml:space="preserve">= </m:t>
        </m:r>
        <m:f>
          <m:fPr>
            <m:type m:val="lin"/>
            <m:ctrlPr>
              <w:rPr>
                <w:rFonts w:ascii="Cambria Math" w:eastAsia="Times New Roman" w:hAnsi="Cambria Math" w:cs="Arial"/>
                <w:i/>
                <w:color w:val="222222"/>
                <w:sz w:val="19"/>
                <w:szCs w:val="19"/>
              </w:rPr>
            </m:ctrlPr>
          </m:fPr>
          <m:num>
            <m:r>
              <w:rPr>
                <w:rFonts w:ascii="Cambria Math" w:eastAsia="Times New Roman" w:hAnsi="Cambria Math" w:cs="Arial"/>
                <w:color w:val="222222"/>
                <w:sz w:val="19"/>
                <w:szCs w:val="19"/>
              </w:rPr>
              <m:t>2*</m:t>
            </m:r>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Precision</m:t>
                </m:r>
              </m:e>
              <m:sub>
                <m:r>
                  <w:rPr>
                    <w:rFonts w:ascii="Cambria Math" w:eastAsia="Times New Roman" w:hAnsi="Cambria Math" w:cs="Arial"/>
                    <w:color w:val="222222"/>
                    <w:sz w:val="19"/>
                    <w:szCs w:val="19"/>
                  </w:rPr>
                  <m:t>i</m:t>
                </m:r>
              </m:sub>
            </m:sSub>
            <m:r>
              <w:rPr>
                <w:rFonts w:ascii="Cambria Math" w:eastAsia="Times New Roman" w:hAnsi="Cambria Math" w:cs="Arial"/>
                <w:color w:val="222222"/>
                <w:sz w:val="19"/>
                <w:szCs w:val="19"/>
              </w:rPr>
              <m:t>*</m:t>
            </m:r>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Recall</m:t>
                </m:r>
              </m:e>
              <m:sub>
                <m:r>
                  <w:rPr>
                    <w:rFonts w:ascii="Cambria Math" w:eastAsia="Times New Roman" w:hAnsi="Cambria Math" w:cs="Arial"/>
                    <w:color w:val="222222"/>
                    <w:sz w:val="19"/>
                    <w:szCs w:val="19"/>
                  </w:rPr>
                  <m:t>i</m:t>
                </m:r>
              </m:sub>
            </m:sSub>
            <m:r>
              <w:rPr>
                <w:rFonts w:ascii="Cambria Math" w:eastAsia="Times New Roman" w:hAnsi="Cambria Math" w:cs="Arial"/>
                <w:color w:val="222222"/>
                <w:sz w:val="19"/>
                <w:szCs w:val="19"/>
              </w:rPr>
              <m:t xml:space="preserve"> </m:t>
            </m:r>
          </m:num>
          <m:den>
            <m:d>
              <m:dPr>
                <m:ctrlPr>
                  <w:rPr>
                    <w:rFonts w:ascii="Cambria Math" w:eastAsia="Times New Roman" w:hAnsi="Cambria Math" w:cs="Arial"/>
                    <w:i/>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Precision</m:t>
                    </m:r>
                  </m:e>
                  <m:sub>
                    <m:r>
                      <w:rPr>
                        <w:rFonts w:ascii="Cambria Math" w:eastAsia="Times New Roman" w:hAnsi="Cambria Math" w:cs="Arial"/>
                        <w:color w:val="222222"/>
                        <w:sz w:val="19"/>
                        <w:szCs w:val="19"/>
                      </w:rPr>
                      <m:t>i</m:t>
                    </m:r>
                  </m:sub>
                </m:sSub>
                <m:r>
                  <w:rPr>
                    <w:rFonts w:ascii="Cambria Math" w:eastAsia="Times New Roman" w:hAnsi="Cambria Math" w:cs="Arial"/>
                    <w:color w:val="222222"/>
                    <w:sz w:val="19"/>
                    <w:szCs w:val="19"/>
                  </w:rPr>
                  <m:t xml:space="preserve">+ </m:t>
                </m:r>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Recall</m:t>
                    </m:r>
                  </m:e>
                  <m:sub>
                    <m:r>
                      <w:rPr>
                        <w:rFonts w:ascii="Cambria Math" w:eastAsia="Times New Roman" w:hAnsi="Cambria Math" w:cs="Arial"/>
                        <w:color w:val="222222"/>
                        <w:sz w:val="19"/>
                        <w:szCs w:val="19"/>
                      </w:rPr>
                      <m:t>i</m:t>
                    </m:r>
                  </m:sub>
                </m:sSub>
              </m:e>
            </m:d>
          </m:den>
        </m:f>
      </m:oMath>
      <w:r>
        <w:rPr>
          <w:rFonts w:ascii="Arial" w:eastAsia="Times New Roman" w:hAnsi="Arial" w:cs="Arial"/>
          <w:color w:val="222222"/>
          <w:sz w:val="19"/>
          <w:szCs w:val="19"/>
        </w:rPr>
        <w:t xml:space="preserve"> </w:t>
      </w:r>
      <w:r w:rsidR="00E52998">
        <w:rPr>
          <w:rFonts w:ascii="Arial" w:eastAsia="Times New Roman" w:hAnsi="Arial" w:cs="Arial"/>
          <w:color w:val="222222"/>
          <w:sz w:val="19"/>
          <w:szCs w:val="19"/>
        </w:rPr>
        <w:fldChar w:fldCharType="begin"/>
      </w:r>
      <w:r w:rsidR="00311774">
        <w:rPr>
          <w:rFonts w:ascii="Arial" w:eastAsia="Times New Roman" w:hAnsi="Arial" w:cs="Arial"/>
          <w:color w:val="222222"/>
          <w:sz w:val="19"/>
          <w:szCs w:val="19"/>
        </w:rPr>
        <w:instrText xml:space="preserve"> ADDIN ZOTERO_ITEM CSL_CITATION {"citationID":"1ap6va2hfv","properties":{"formattedCitation":"{\\rtf \\super 29\\nosupersub{}}","plainCitation":"29"},"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E52998">
        <w:rPr>
          <w:rFonts w:ascii="Arial" w:eastAsia="Times New Roman" w:hAnsi="Arial" w:cs="Arial"/>
          <w:color w:val="222222"/>
          <w:sz w:val="19"/>
          <w:szCs w:val="19"/>
        </w:rPr>
        <w:fldChar w:fldCharType="separate"/>
      </w:r>
      <w:r w:rsidR="00311774" w:rsidRPr="00311774">
        <w:rPr>
          <w:rFonts w:ascii="Arial" w:eastAsia="Times New Roman" w:hAnsi="Arial" w:cs="Arial"/>
          <w:color w:val="000000"/>
          <w:sz w:val="19"/>
          <w:vertAlign w:val="superscript"/>
        </w:rPr>
        <w:t>29</w:t>
      </w:r>
      <w:r w:rsidR="00E52998">
        <w:rPr>
          <w:rFonts w:ascii="Arial" w:eastAsia="Times New Roman" w:hAnsi="Arial" w:cs="Arial"/>
          <w:color w:val="222222"/>
          <w:sz w:val="19"/>
          <w:szCs w:val="19"/>
        </w:rPr>
        <w:fldChar w:fldCharType="end"/>
      </w:r>
    </w:p>
    <w:p w14:paraId="19C8BC23" w14:textId="1456C923" w:rsidR="003C5C57" w:rsidRDefault="00627009" w:rsidP="003C5C57">
      <w:pPr>
        <w:numPr>
          <w:ilvl w:val="0"/>
          <w:numId w:val="9"/>
        </w:numPr>
        <w:shd w:val="clear" w:color="auto" w:fill="FFFFFF"/>
        <w:spacing w:before="100" w:beforeAutospacing="1" w:after="100" w:afterAutospacing="1"/>
        <w:ind w:left="945"/>
        <w:rPr>
          <w:rFonts w:ascii="Arial" w:eastAsia="Times New Roman" w:hAnsi="Arial" w:cs="Arial"/>
          <w:color w:val="222222"/>
          <w:sz w:val="19"/>
          <w:szCs w:val="19"/>
        </w:rPr>
      </w:pPr>
      <m:oMath>
        <m:sSub>
          <m:sSubPr>
            <m:ctrlPr>
              <w:rPr>
                <w:rFonts w:ascii="Cambria Math" w:eastAsia="Times New Roman" w:hAnsi="Cambria Math" w:cs="Arial"/>
                <w:i/>
                <w:color w:val="222222"/>
                <w:sz w:val="19"/>
                <w:szCs w:val="19"/>
              </w:rPr>
            </m:ctrlPr>
          </m:sSubPr>
          <m:e>
            <m:r>
              <m:rPr>
                <m:sty m:val="p"/>
              </m:rPr>
              <w:rPr>
                <w:rFonts w:ascii="Cambria Math" w:eastAsia="Times New Roman" w:hAnsi="Cambria Math" w:cs="Arial"/>
                <w:color w:val="222222"/>
                <w:sz w:val="19"/>
                <w:szCs w:val="19"/>
              </w:rPr>
              <m:t>F</m:t>
            </m:r>
            <m:r>
              <w:rPr>
                <w:rFonts w:ascii="Cambria Math" w:eastAsia="Times New Roman" w:hAnsi="Cambria Math" w:cs="Arial"/>
                <w:color w:val="222222"/>
                <w:sz w:val="19"/>
                <w:szCs w:val="19"/>
              </w:rPr>
              <m:t>1</m:t>
            </m:r>
          </m:e>
          <m:sub>
            <m:r>
              <w:rPr>
                <w:rFonts w:ascii="Cambria Math" w:eastAsia="Times New Roman" w:hAnsi="Cambria Math" w:cs="Arial"/>
                <w:color w:val="222222"/>
                <w:sz w:val="19"/>
                <w:szCs w:val="19"/>
              </w:rPr>
              <m:t>macro</m:t>
            </m:r>
          </m:sub>
        </m:sSub>
        <m:r>
          <w:rPr>
            <w:rFonts w:ascii="Cambria Math" w:eastAsia="Times New Roman" w:hAnsi="Cambria Math" w:cs="Arial"/>
            <w:color w:val="222222"/>
            <w:sz w:val="19"/>
            <w:szCs w:val="19"/>
          </w:rPr>
          <m:t xml:space="preserve">= </m:t>
        </m:r>
        <m:f>
          <m:fPr>
            <m:type m:val="lin"/>
            <m:ctrlPr>
              <w:rPr>
                <w:rFonts w:ascii="Cambria Math" w:eastAsia="Times New Roman" w:hAnsi="Cambria Math" w:cs="Arial"/>
                <w:i/>
                <w:color w:val="222222"/>
                <w:sz w:val="19"/>
                <w:szCs w:val="19"/>
              </w:rPr>
            </m:ctrlPr>
          </m:fPr>
          <m:num>
            <m:r>
              <w:rPr>
                <w:rFonts w:ascii="Cambria Math" w:eastAsia="Times New Roman" w:hAnsi="Cambria Math" w:cs="Arial"/>
                <w:color w:val="222222"/>
                <w:sz w:val="19"/>
                <w:szCs w:val="19"/>
              </w:rPr>
              <m:t>2*</m:t>
            </m:r>
            <m:r>
              <w:rPr>
                <w:rFonts w:ascii="Cambria Math" w:eastAsia="Times New Roman" w:hAnsi="Cambria Math" w:cs="Arial"/>
                <w:color w:val="222222"/>
                <w:sz w:val="19"/>
                <w:szCs w:val="19"/>
              </w:rPr>
              <m:t>Mean</m:t>
            </m:r>
            <m:d>
              <m:dPr>
                <m:begChr m:val="["/>
                <m:endChr m:val="]"/>
                <m:ctrlPr>
                  <w:rPr>
                    <w:rFonts w:ascii="Cambria Math" w:eastAsia="Times New Roman" w:hAnsi="Cambria Math" w:cs="Arial"/>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Precision</m:t>
                    </m:r>
                  </m:e>
                  <m:sub>
                    <m:r>
                      <w:rPr>
                        <w:rFonts w:ascii="Cambria Math" w:eastAsia="Times New Roman" w:hAnsi="Cambria Math" w:cs="Arial"/>
                        <w:color w:val="222222"/>
                        <w:sz w:val="19"/>
                        <w:szCs w:val="19"/>
                      </w:rPr>
                      <m:t>i</m:t>
                    </m:r>
                  </m:sub>
                </m:sSub>
              </m:e>
            </m:d>
            <m:r>
              <w:rPr>
                <w:rFonts w:ascii="Cambria Math" w:eastAsia="Times New Roman" w:hAnsi="Cambria Math" w:cs="Arial"/>
                <w:color w:val="222222"/>
                <w:sz w:val="19"/>
                <w:szCs w:val="19"/>
              </w:rPr>
              <m:t>*</m:t>
            </m:r>
            <m:r>
              <w:rPr>
                <w:rFonts w:ascii="Cambria Math" w:eastAsia="Times New Roman" w:hAnsi="Cambria Math" w:cs="Arial"/>
                <w:color w:val="222222"/>
                <w:sz w:val="19"/>
                <w:szCs w:val="19"/>
              </w:rPr>
              <m:t>Mean</m:t>
            </m:r>
            <m:d>
              <m:dPr>
                <m:begChr m:val="["/>
                <m:endChr m:val="]"/>
                <m:ctrlPr>
                  <w:rPr>
                    <w:rFonts w:ascii="Cambria Math" w:eastAsia="Times New Roman" w:hAnsi="Cambria Math" w:cs="Arial"/>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Recall</m:t>
                    </m:r>
                  </m:e>
                  <m:sub>
                    <m:r>
                      <w:rPr>
                        <w:rFonts w:ascii="Cambria Math" w:eastAsia="Times New Roman" w:hAnsi="Cambria Math" w:cs="Arial"/>
                        <w:color w:val="222222"/>
                        <w:sz w:val="19"/>
                        <w:szCs w:val="19"/>
                      </w:rPr>
                      <m:t>i</m:t>
                    </m:r>
                  </m:sub>
                </m:sSub>
              </m:e>
            </m:d>
            <m:r>
              <w:rPr>
                <w:rFonts w:ascii="Cambria Math" w:eastAsia="Times New Roman" w:hAnsi="Cambria Math" w:cs="Arial"/>
                <w:color w:val="222222"/>
                <w:sz w:val="19"/>
                <w:szCs w:val="19"/>
              </w:rPr>
              <m:t xml:space="preserve"> </m:t>
            </m:r>
          </m:num>
          <m:den>
            <m:d>
              <m:dPr>
                <m:ctrlPr>
                  <w:rPr>
                    <w:rFonts w:ascii="Cambria Math" w:eastAsia="Times New Roman" w:hAnsi="Cambria Math" w:cs="Arial"/>
                    <w:i/>
                    <w:color w:val="222222"/>
                    <w:sz w:val="19"/>
                    <w:szCs w:val="19"/>
                  </w:rPr>
                </m:ctrlPr>
              </m:dPr>
              <m:e>
                <m:r>
                  <w:rPr>
                    <w:rFonts w:ascii="Cambria Math" w:eastAsia="Times New Roman" w:hAnsi="Cambria Math" w:cs="Arial"/>
                    <w:color w:val="222222"/>
                    <w:sz w:val="19"/>
                    <w:szCs w:val="19"/>
                  </w:rPr>
                  <m:t>Mean</m:t>
                </m:r>
                <m:d>
                  <m:dPr>
                    <m:begChr m:val="["/>
                    <m:endChr m:val="]"/>
                    <m:ctrlPr>
                      <w:rPr>
                        <w:rFonts w:ascii="Cambria Math" w:eastAsia="Times New Roman" w:hAnsi="Cambria Math" w:cs="Arial"/>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Precision</m:t>
                        </m:r>
                      </m:e>
                      <m:sub>
                        <m:r>
                          <w:rPr>
                            <w:rFonts w:ascii="Cambria Math" w:eastAsia="Times New Roman" w:hAnsi="Cambria Math" w:cs="Arial"/>
                            <w:color w:val="222222"/>
                            <w:sz w:val="19"/>
                            <w:szCs w:val="19"/>
                          </w:rPr>
                          <m:t>i</m:t>
                        </m:r>
                      </m:sub>
                    </m:sSub>
                  </m:e>
                </m:d>
                <m:r>
                  <w:rPr>
                    <w:rFonts w:ascii="Cambria Math" w:eastAsia="Times New Roman" w:hAnsi="Cambria Math" w:cs="Arial"/>
                    <w:color w:val="222222"/>
                    <w:sz w:val="19"/>
                    <w:szCs w:val="19"/>
                  </w:rPr>
                  <m:t xml:space="preserve">+ </m:t>
                </m:r>
                <m:r>
                  <w:rPr>
                    <w:rFonts w:ascii="Cambria Math" w:eastAsia="Times New Roman" w:hAnsi="Cambria Math" w:cs="Arial"/>
                    <w:color w:val="222222"/>
                    <w:sz w:val="19"/>
                    <w:szCs w:val="19"/>
                  </w:rPr>
                  <m:t>Mean</m:t>
                </m:r>
                <m:d>
                  <m:dPr>
                    <m:begChr m:val="["/>
                    <m:endChr m:val="]"/>
                    <m:ctrlPr>
                      <w:rPr>
                        <w:rFonts w:ascii="Cambria Math" w:eastAsia="Times New Roman" w:hAnsi="Cambria Math" w:cs="Arial"/>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Recall</m:t>
                        </m:r>
                      </m:e>
                      <m:sub>
                        <m:r>
                          <w:rPr>
                            <w:rFonts w:ascii="Cambria Math" w:eastAsia="Times New Roman" w:hAnsi="Cambria Math" w:cs="Arial"/>
                            <w:color w:val="222222"/>
                            <w:sz w:val="19"/>
                            <w:szCs w:val="19"/>
                          </w:rPr>
                          <m:t>i</m:t>
                        </m:r>
                      </m:sub>
                    </m:sSub>
                  </m:e>
                </m:d>
              </m:e>
            </m:d>
          </m:den>
        </m:f>
        <m:r>
          <w:rPr>
            <w:rFonts w:ascii="Cambria Math" w:eastAsia="Times New Roman" w:hAnsi="Cambria Math" w:cs="Arial"/>
            <w:color w:val="222222"/>
            <w:sz w:val="19"/>
            <w:szCs w:val="19"/>
          </w:rPr>
          <m:t xml:space="preserve"> </m:t>
        </m:r>
      </m:oMath>
      <w:r w:rsidR="00E52998">
        <w:rPr>
          <w:rFonts w:ascii="Arial" w:eastAsia="Times New Roman" w:hAnsi="Arial" w:cs="Arial"/>
          <w:color w:val="222222"/>
          <w:sz w:val="19"/>
          <w:szCs w:val="19"/>
        </w:rPr>
        <w:t xml:space="preserve"> </w:t>
      </w:r>
      <w:r w:rsidR="00E52998">
        <w:rPr>
          <w:rFonts w:ascii="Arial" w:eastAsia="Times New Roman" w:hAnsi="Arial" w:cs="Arial"/>
          <w:color w:val="222222"/>
          <w:sz w:val="19"/>
          <w:szCs w:val="19"/>
        </w:rPr>
        <w:fldChar w:fldCharType="begin"/>
      </w:r>
      <w:r w:rsidR="00E80F9B">
        <w:rPr>
          <w:rFonts w:ascii="Arial" w:eastAsia="Times New Roman" w:hAnsi="Arial" w:cs="Arial"/>
          <w:color w:val="222222"/>
          <w:sz w:val="19"/>
          <w:szCs w:val="19"/>
        </w:rPr>
        <w:instrText xml:space="preserve"> ADDIN ZOTERO_ITEM CSL_CITATION {"citationID":"Zd87hoal","properties":{"formattedCitation":"{\\rtf \\super 10\\nosupersub{}}","plainCitation":"10"},"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E52998">
        <w:rPr>
          <w:rFonts w:ascii="Arial" w:eastAsia="Times New Roman" w:hAnsi="Arial" w:cs="Arial"/>
          <w:color w:val="222222"/>
          <w:sz w:val="19"/>
          <w:szCs w:val="19"/>
        </w:rPr>
        <w:fldChar w:fldCharType="separate"/>
      </w:r>
      <w:r w:rsidR="00E80F9B" w:rsidRPr="00E80F9B">
        <w:rPr>
          <w:rFonts w:ascii="Arial" w:eastAsia="Times New Roman" w:hAnsi="Arial" w:cs="Arial"/>
          <w:color w:val="000000"/>
          <w:sz w:val="19"/>
          <w:vertAlign w:val="superscript"/>
        </w:rPr>
        <w:t>10</w:t>
      </w:r>
      <w:r w:rsidR="00E52998">
        <w:rPr>
          <w:rFonts w:ascii="Arial" w:eastAsia="Times New Roman" w:hAnsi="Arial" w:cs="Arial"/>
          <w:color w:val="222222"/>
          <w:sz w:val="19"/>
          <w:szCs w:val="19"/>
        </w:rPr>
        <w:fldChar w:fldCharType="end"/>
      </w:r>
    </w:p>
    <w:p w14:paraId="558C9DE8" w14:textId="52FBFC2F" w:rsidR="00E52998" w:rsidRPr="003C5C57" w:rsidRDefault="00311774" w:rsidP="003F6EA0">
      <w:r>
        <w:t>w</w:t>
      </w:r>
      <w:r w:rsidR="00E52998" w:rsidRPr="003F6EA0">
        <w:t>e picked the first one.</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3C8FCF43" w14:textId="77777777" w:rsidR="00F21378" w:rsidRDefault="00F21378" w:rsidP="00315216">
      <w:pPr>
        <w:pStyle w:val="Heading2"/>
      </w:pPr>
    </w:p>
    <w:p w14:paraId="5F0E86DB" w14:textId="2D509A84" w:rsidR="00315216" w:rsidRPr="00315216" w:rsidRDefault="00315216" w:rsidP="00315216">
      <w:pPr>
        <w:pStyle w:val="Heading2"/>
      </w:pPr>
      <w:r>
        <w:t>References</w:t>
      </w:r>
    </w:p>
    <w:p w14:paraId="7E7FA90C" w14:textId="77777777" w:rsidR="00311774" w:rsidRPr="00311774" w:rsidRDefault="000717DC" w:rsidP="00311774">
      <w:pPr>
        <w:pStyle w:val="Bibliography"/>
        <w:rPr>
          <w:rFonts w:ascii="Calibri"/>
        </w:rPr>
      </w:pPr>
      <w:r>
        <w:rPr>
          <w:rFonts w:ascii="Calibri"/>
        </w:rPr>
        <w:fldChar w:fldCharType="begin"/>
      </w:r>
      <w:r w:rsidR="004C645B">
        <w:rPr>
          <w:rFonts w:ascii="Calibri"/>
        </w:rPr>
        <w:instrText xml:space="preserve"> ADDIN ZOTERO_BIBL {"custom":[]} CSL_BIBLIOGRAPHY </w:instrText>
      </w:r>
      <w:r>
        <w:rPr>
          <w:rFonts w:ascii="Calibri"/>
        </w:rPr>
        <w:fldChar w:fldCharType="separate"/>
      </w:r>
      <w:r w:rsidR="00311774" w:rsidRPr="00311774">
        <w:rPr>
          <w:rFonts w:ascii="Calibri"/>
        </w:rPr>
        <w:t>1.</w:t>
      </w:r>
      <w:r w:rsidR="00311774" w:rsidRPr="00311774">
        <w:rPr>
          <w:rFonts w:ascii="Calibri"/>
        </w:rPr>
        <w:tab/>
        <w:t xml:space="preserve">Kim, M., Rai, N., </w:t>
      </w:r>
      <w:proofErr w:type="spellStart"/>
      <w:r w:rsidR="00311774" w:rsidRPr="00311774">
        <w:rPr>
          <w:rFonts w:ascii="Calibri"/>
        </w:rPr>
        <w:t>Zorraquino</w:t>
      </w:r>
      <w:proofErr w:type="spellEnd"/>
      <w:r w:rsidR="00311774" w:rsidRPr="00311774">
        <w:rPr>
          <w:rFonts w:ascii="Calibri"/>
        </w:rPr>
        <w:t xml:space="preserve">, V. &amp; </w:t>
      </w:r>
      <w:proofErr w:type="spellStart"/>
      <w:r w:rsidR="00311774" w:rsidRPr="00311774">
        <w:rPr>
          <w:rFonts w:ascii="Calibri"/>
        </w:rPr>
        <w:t>Tagkopoulos</w:t>
      </w:r>
      <w:proofErr w:type="spellEnd"/>
      <w:r w:rsidR="00311774" w:rsidRPr="00311774">
        <w:rPr>
          <w:rFonts w:ascii="Calibri"/>
        </w:rPr>
        <w:t xml:space="preserve">, I. Multi-omics integration accurately predicts cellular state in unexplored conditions for Escherichia coli. </w:t>
      </w:r>
      <w:r w:rsidR="00311774" w:rsidRPr="00311774">
        <w:rPr>
          <w:rFonts w:ascii="Calibri"/>
          <w:i/>
          <w:iCs/>
        </w:rPr>
        <w:t xml:space="preserve">Nat. </w:t>
      </w:r>
      <w:proofErr w:type="spellStart"/>
      <w:r w:rsidR="00311774" w:rsidRPr="00311774">
        <w:rPr>
          <w:rFonts w:ascii="Calibri"/>
          <w:i/>
          <w:iCs/>
        </w:rPr>
        <w:t>Commun</w:t>
      </w:r>
      <w:proofErr w:type="spellEnd"/>
      <w:r w:rsidR="00311774" w:rsidRPr="00311774">
        <w:rPr>
          <w:rFonts w:ascii="Calibri"/>
          <w:i/>
          <w:iCs/>
        </w:rPr>
        <w:t>.</w:t>
      </w:r>
      <w:r w:rsidR="00311774" w:rsidRPr="00311774">
        <w:rPr>
          <w:rFonts w:ascii="Calibri"/>
        </w:rPr>
        <w:t xml:space="preserve"> </w:t>
      </w:r>
      <w:r w:rsidR="00311774" w:rsidRPr="00311774">
        <w:rPr>
          <w:rFonts w:ascii="Calibri"/>
          <w:b/>
          <w:bCs/>
        </w:rPr>
        <w:t>7,</w:t>
      </w:r>
      <w:r w:rsidR="00311774" w:rsidRPr="00311774">
        <w:rPr>
          <w:rFonts w:ascii="Calibri"/>
        </w:rPr>
        <w:t xml:space="preserve"> (2016).</w:t>
      </w:r>
    </w:p>
    <w:p w14:paraId="028530BE" w14:textId="77777777" w:rsidR="00311774" w:rsidRPr="00311774" w:rsidRDefault="00311774" w:rsidP="00311774">
      <w:pPr>
        <w:pStyle w:val="Bibliography"/>
        <w:rPr>
          <w:rFonts w:ascii="Calibri"/>
        </w:rPr>
      </w:pPr>
      <w:r w:rsidRPr="00311774">
        <w:rPr>
          <w:rFonts w:ascii="Calibri"/>
        </w:rPr>
        <w:t>2.</w:t>
      </w:r>
      <w:r w:rsidRPr="00311774">
        <w:rPr>
          <w:rFonts w:ascii="Calibri"/>
        </w:rPr>
        <w:tab/>
        <w:t xml:space="preserve">Leek, J. T. </w:t>
      </w:r>
      <w:r w:rsidRPr="00311774">
        <w:rPr>
          <w:rFonts w:ascii="Calibri"/>
          <w:i/>
          <w:iCs/>
        </w:rPr>
        <w:t>et al.</w:t>
      </w:r>
      <w:r w:rsidRPr="00311774">
        <w:rPr>
          <w:rFonts w:ascii="Calibri"/>
        </w:rPr>
        <w:t xml:space="preserve"> Tackling the widespread and critical impact of batch effects in high-throughput data. </w:t>
      </w:r>
      <w:r w:rsidRPr="00311774">
        <w:rPr>
          <w:rFonts w:ascii="Calibri"/>
          <w:i/>
          <w:iCs/>
        </w:rPr>
        <w:t>Nat. Rev. Genet.</w:t>
      </w:r>
      <w:r w:rsidRPr="00311774">
        <w:rPr>
          <w:rFonts w:ascii="Calibri"/>
        </w:rPr>
        <w:t xml:space="preserve"> </w:t>
      </w:r>
      <w:r w:rsidRPr="00311774">
        <w:rPr>
          <w:rFonts w:ascii="Calibri"/>
          <w:b/>
          <w:bCs/>
        </w:rPr>
        <w:t>11,</w:t>
      </w:r>
      <w:r w:rsidRPr="00311774">
        <w:rPr>
          <w:rFonts w:ascii="Calibri"/>
        </w:rPr>
        <w:t xml:space="preserve"> (2010).</w:t>
      </w:r>
    </w:p>
    <w:p w14:paraId="4AAB9468" w14:textId="77777777" w:rsidR="00311774" w:rsidRPr="00311774" w:rsidRDefault="00311774" w:rsidP="00311774">
      <w:pPr>
        <w:pStyle w:val="Bibliography"/>
        <w:rPr>
          <w:rFonts w:ascii="Calibri"/>
        </w:rPr>
      </w:pPr>
      <w:r w:rsidRPr="00311774">
        <w:rPr>
          <w:rFonts w:ascii="Calibri"/>
        </w:rPr>
        <w:t>3.</w:t>
      </w:r>
      <w:r w:rsidRPr="00311774">
        <w:rPr>
          <w:rFonts w:ascii="Calibri"/>
        </w:rPr>
        <w:tab/>
      </w:r>
      <w:proofErr w:type="spellStart"/>
      <w:r w:rsidRPr="00311774">
        <w:rPr>
          <w:rFonts w:ascii="Calibri"/>
        </w:rPr>
        <w:t>Scharpf</w:t>
      </w:r>
      <w:proofErr w:type="spellEnd"/>
      <w:r w:rsidRPr="00311774">
        <w:rPr>
          <w:rFonts w:ascii="Calibri"/>
        </w:rPr>
        <w:t xml:space="preserve">, R. B. </w:t>
      </w:r>
      <w:r w:rsidRPr="00311774">
        <w:rPr>
          <w:rFonts w:ascii="Calibri"/>
          <w:i/>
          <w:iCs/>
        </w:rPr>
        <w:t>et al.</w:t>
      </w:r>
      <w:r w:rsidRPr="00311774">
        <w:rPr>
          <w:rFonts w:ascii="Calibri"/>
        </w:rPr>
        <w:t xml:space="preserve"> A multilevel model to address batch effects in copy number estimation using SNP arrays. </w:t>
      </w:r>
      <w:proofErr w:type="spellStart"/>
      <w:r w:rsidRPr="00311774">
        <w:rPr>
          <w:rFonts w:ascii="Calibri"/>
          <w:i/>
          <w:iCs/>
        </w:rPr>
        <w:t>Biostat</w:t>
      </w:r>
      <w:proofErr w:type="spellEnd"/>
      <w:r w:rsidRPr="00311774">
        <w:rPr>
          <w:rFonts w:ascii="Calibri"/>
          <w:i/>
          <w:iCs/>
        </w:rPr>
        <w:t xml:space="preserve">. </w:t>
      </w:r>
      <w:proofErr w:type="spellStart"/>
      <w:r w:rsidRPr="00311774">
        <w:rPr>
          <w:rFonts w:ascii="Calibri"/>
          <w:i/>
          <w:iCs/>
        </w:rPr>
        <w:t>Oxf</w:t>
      </w:r>
      <w:proofErr w:type="spellEnd"/>
      <w:r w:rsidRPr="00311774">
        <w:rPr>
          <w:rFonts w:ascii="Calibri"/>
          <w:i/>
          <w:iCs/>
        </w:rPr>
        <w:t>. Engl.</w:t>
      </w:r>
      <w:r w:rsidRPr="00311774">
        <w:rPr>
          <w:rFonts w:ascii="Calibri"/>
        </w:rPr>
        <w:t xml:space="preserve"> </w:t>
      </w:r>
      <w:r w:rsidRPr="00311774">
        <w:rPr>
          <w:rFonts w:ascii="Calibri"/>
          <w:b/>
          <w:bCs/>
        </w:rPr>
        <w:t>12,</w:t>
      </w:r>
      <w:r w:rsidRPr="00311774">
        <w:rPr>
          <w:rFonts w:ascii="Calibri"/>
        </w:rPr>
        <w:t xml:space="preserve"> 33–50 (2011).</w:t>
      </w:r>
    </w:p>
    <w:p w14:paraId="33693A24" w14:textId="77777777" w:rsidR="00311774" w:rsidRPr="00311774" w:rsidRDefault="00311774" w:rsidP="00311774">
      <w:pPr>
        <w:pStyle w:val="Bibliography"/>
        <w:rPr>
          <w:rFonts w:ascii="Calibri"/>
        </w:rPr>
      </w:pPr>
      <w:r w:rsidRPr="00311774">
        <w:rPr>
          <w:rFonts w:ascii="Calibri"/>
        </w:rPr>
        <w:t>4.</w:t>
      </w:r>
      <w:r w:rsidRPr="00311774">
        <w:rPr>
          <w:rFonts w:ascii="Calibri"/>
        </w:rPr>
        <w:tab/>
      </w:r>
      <w:proofErr w:type="spellStart"/>
      <w:r w:rsidRPr="00311774">
        <w:rPr>
          <w:rFonts w:ascii="Calibri"/>
        </w:rPr>
        <w:t>Brandes</w:t>
      </w:r>
      <w:proofErr w:type="spellEnd"/>
      <w:r w:rsidRPr="00311774">
        <w:rPr>
          <w:rFonts w:ascii="Calibri"/>
        </w:rPr>
        <w:t xml:space="preserve">, A. </w:t>
      </w:r>
      <w:r w:rsidRPr="00311774">
        <w:rPr>
          <w:rFonts w:ascii="Calibri"/>
          <w:i/>
          <w:iCs/>
        </w:rPr>
        <w:t>et al.</w:t>
      </w:r>
      <w:r w:rsidRPr="00311774">
        <w:rPr>
          <w:rFonts w:ascii="Calibri"/>
        </w:rPr>
        <w:t xml:space="preserve"> Inferring Carbon Sources from Gene Expression Profiles Using Metabolic Flux Models. </w:t>
      </w:r>
      <w:r w:rsidRPr="00311774">
        <w:rPr>
          <w:rFonts w:ascii="Calibri"/>
          <w:i/>
          <w:iCs/>
        </w:rPr>
        <w:t>PLOS ONE</w:t>
      </w:r>
      <w:r w:rsidRPr="00311774">
        <w:rPr>
          <w:rFonts w:ascii="Calibri"/>
        </w:rPr>
        <w:t xml:space="preserve"> </w:t>
      </w:r>
      <w:r w:rsidRPr="00311774">
        <w:rPr>
          <w:rFonts w:ascii="Calibri"/>
          <w:b/>
          <w:bCs/>
        </w:rPr>
        <w:t>7,</w:t>
      </w:r>
      <w:r w:rsidRPr="00311774">
        <w:rPr>
          <w:rFonts w:ascii="Calibri"/>
        </w:rPr>
        <w:t xml:space="preserve"> e36947 (2012).</w:t>
      </w:r>
    </w:p>
    <w:p w14:paraId="66E8582F" w14:textId="77777777" w:rsidR="00311774" w:rsidRPr="00311774" w:rsidRDefault="00311774" w:rsidP="00311774">
      <w:pPr>
        <w:pStyle w:val="Bibliography"/>
        <w:rPr>
          <w:rFonts w:ascii="Calibri"/>
        </w:rPr>
      </w:pPr>
      <w:r w:rsidRPr="00311774">
        <w:rPr>
          <w:rFonts w:ascii="Calibri"/>
        </w:rPr>
        <w:t>5.</w:t>
      </w:r>
      <w:r w:rsidRPr="00311774">
        <w:rPr>
          <w:rFonts w:ascii="Calibri"/>
        </w:rPr>
        <w:tab/>
      </w:r>
      <w:proofErr w:type="spellStart"/>
      <w:r w:rsidRPr="00311774">
        <w:rPr>
          <w:rFonts w:ascii="Calibri"/>
        </w:rPr>
        <w:t>Sridhara</w:t>
      </w:r>
      <w:proofErr w:type="spellEnd"/>
      <w:r w:rsidRPr="00311774">
        <w:rPr>
          <w:rFonts w:ascii="Calibri"/>
        </w:rPr>
        <w:t xml:space="preserve">, V. </w:t>
      </w:r>
      <w:r w:rsidRPr="00311774">
        <w:rPr>
          <w:rFonts w:ascii="Calibri"/>
          <w:i/>
          <w:iCs/>
        </w:rPr>
        <w:t>et al.</w:t>
      </w:r>
      <w:r w:rsidRPr="00311774">
        <w:rPr>
          <w:rFonts w:ascii="Calibri"/>
        </w:rPr>
        <w:t xml:space="preserve"> Predicting Growth Conditions from Internal Metabolic Fluxes in an In-Silico Model of E. coli. </w:t>
      </w:r>
      <w:r w:rsidRPr="00311774">
        <w:rPr>
          <w:rFonts w:ascii="Calibri"/>
          <w:i/>
          <w:iCs/>
        </w:rPr>
        <w:t>PLOS ONE</w:t>
      </w:r>
      <w:r w:rsidRPr="00311774">
        <w:rPr>
          <w:rFonts w:ascii="Calibri"/>
        </w:rPr>
        <w:t xml:space="preserve"> </w:t>
      </w:r>
      <w:r w:rsidRPr="00311774">
        <w:rPr>
          <w:rFonts w:ascii="Calibri"/>
          <w:b/>
          <w:bCs/>
        </w:rPr>
        <w:t>9,</w:t>
      </w:r>
      <w:r w:rsidRPr="00311774">
        <w:rPr>
          <w:rFonts w:ascii="Calibri"/>
        </w:rPr>
        <w:t xml:space="preserve"> e114608 (2014).</w:t>
      </w:r>
    </w:p>
    <w:p w14:paraId="7A8BEC7F" w14:textId="77777777" w:rsidR="00311774" w:rsidRPr="00311774" w:rsidRDefault="00311774" w:rsidP="00311774">
      <w:pPr>
        <w:pStyle w:val="Bibliography"/>
        <w:rPr>
          <w:rFonts w:ascii="Calibri"/>
        </w:rPr>
      </w:pPr>
      <w:r w:rsidRPr="00311774">
        <w:rPr>
          <w:rFonts w:ascii="Calibri"/>
        </w:rPr>
        <w:lastRenderedPageBreak/>
        <w:t>6.</w:t>
      </w:r>
      <w:r w:rsidRPr="00311774">
        <w:rPr>
          <w:rFonts w:ascii="Calibri"/>
        </w:rPr>
        <w:tab/>
        <w:t xml:space="preserve">Caglar, M. U. </w:t>
      </w:r>
      <w:r w:rsidRPr="00311774">
        <w:rPr>
          <w:rFonts w:ascii="Calibri"/>
          <w:i/>
          <w:iCs/>
        </w:rPr>
        <w:t>et al.</w:t>
      </w:r>
      <w:r w:rsidRPr="00311774">
        <w:rPr>
          <w:rFonts w:ascii="Calibri"/>
        </w:rPr>
        <w:t xml:space="preserve"> The E. coli molecular phenotype under different growth conditions. </w:t>
      </w:r>
      <w:r w:rsidRPr="00311774">
        <w:rPr>
          <w:rFonts w:ascii="Calibri"/>
          <w:i/>
          <w:iCs/>
        </w:rPr>
        <w:t>Sci. Rep.</w:t>
      </w:r>
      <w:r w:rsidRPr="00311774">
        <w:rPr>
          <w:rFonts w:ascii="Calibri"/>
        </w:rPr>
        <w:t xml:space="preserve"> </w:t>
      </w:r>
      <w:r w:rsidRPr="00311774">
        <w:rPr>
          <w:rFonts w:ascii="Calibri"/>
          <w:b/>
          <w:bCs/>
        </w:rPr>
        <w:t>7,</w:t>
      </w:r>
      <w:r w:rsidRPr="00311774">
        <w:rPr>
          <w:rFonts w:ascii="Calibri"/>
        </w:rPr>
        <w:t xml:space="preserve"> 45303 (2017).</w:t>
      </w:r>
    </w:p>
    <w:p w14:paraId="64FCB3C7" w14:textId="77777777" w:rsidR="00311774" w:rsidRPr="00311774" w:rsidRDefault="00311774" w:rsidP="00311774">
      <w:pPr>
        <w:pStyle w:val="Bibliography"/>
        <w:rPr>
          <w:rFonts w:ascii="Calibri"/>
        </w:rPr>
      </w:pPr>
      <w:r w:rsidRPr="00311774">
        <w:rPr>
          <w:rFonts w:ascii="Calibri"/>
        </w:rPr>
        <w:t>7.</w:t>
      </w:r>
      <w:r w:rsidRPr="00311774">
        <w:rPr>
          <w:rFonts w:ascii="Calibri"/>
        </w:rPr>
        <w:tab/>
        <w:t xml:space="preserve">Houser, J. R. </w:t>
      </w:r>
      <w:r w:rsidRPr="00311774">
        <w:rPr>
          <w:rFonts w:ascii="Calibri"/>
          <w:i/>
          <w:iCs/>
        </w:rPr>
        <w:t>et al.</w:t>
      </w:r>
      <w:r w:rsidRPr="00311774">
        <w:rPr>
          <w:rFonts w:ascii="Calibri"/>
        </w:rPr>
        <w:t xml:space="preserve"> Controlled Measurement and Comparative Analysis of Cellular Components in </w:t>
      </w:r>
      <w:proofErr w:type="gramStart"/>
      <w:r w:rsidRPr="00311774">
        <w:rPr>
          <w:rFonts w:ascii="Calibri"/>
        </w:rPr>
        <w:t>E .</w:t>
      </w:r>
      <w:proofErr w:type="gramEnd"/>
      <w:r w:rsidRPr="00311774">
        <w:rPr>
          <w:rFonts w:ascii="Calibri"/>
        </w:rPr>
        <w:t xml:space="preserve"> coli Reveals Broad Regulatory Changes in Response to Glucose Starvation. </w:t>
      </w:r>
      <w:r w:rsidRPr="00311774">
        <w:rPr>
          <w:rFonts w:ascii="Calibri"/>
          <w:i/>
          <w:iCs/>
        </w:rPr>
        <w:t xml:space="preserve">PLOS </w:t>
      </w:r>
      <w:proofErr w:type="spellStart"/>
      <w:r w:rsidRPr="00311774">
        <w:rPr>
          <w:rFonts w:ascii="Calibri"/>
          <w:i/>
          <w:iCs/>
        </w:rPr>
        <w:t>Comput</w:t>
      </w:r>
      <w:proofErr w:type="spellEnd"/>
      <w:r w:rsidRPr="00311774">
        <w:rPr>
          <w:rFonts w:ascii="Calibri"/>
          <w:i/>
          <w:iCs/>
        </w:rPr>
        <w:t xml:space="preserve"> </w:t>
      </w:r>
      <w:proofErr w:type="spellStart"/>
      <w:r w:rsidRPr="00311774">
        <w:rPr>
          <w:rFonts w:ascii="Calibri"/>
          <w:i/>
          <w:iCs/>
        </w:rPr>
        <w:t>Biol</w:t>
      </w:r>
      <w:proofErr w:type="spellEnd"/>
      <w:r w:rsidRPr="00311774">
        <w:rPr>
          <w:rFonts w:ascii="Calibri"/>
        </w:rPr>
        <w:t xml:space="preserve"> </w:t>
      </w:r>
      <w:r w:rsidRPr="00311774">
        <w:rPr>
          <w:rFonts w:ascii="Calibri"/>
          <w:b/>
          <w:bCs/>
        </w:rPr>
        <w:t>11,</w:t>
      </w:r>
      <w:r w:rsidRPr="00311774">
        <w:rPr>
          <w:rFonts w:ascii="Calibri"/>
        </w:rPr>
        <w:t xml:space="preserve"> e1004400 (2015).</w:t>
      </w:r>
    </w:p>
    <w:p w14:paraId="4D89CC02" w14:textId="77777777" w:rsidR="00311774" w:rsidRPr="00311774" w:rsidRDefault="00311774" w:rsidP="00311774">
      <w:pPr>
        <w:pStyle w:val="Bibliography"/>
        <w:rPr>
          <w:rFonts w:ascii="Calibri"/>
        </w:rPr>
      </w:pPr>
      <w:r w:rsidRPr="00311774">
        <w:rPr>
          <w:rFonts w:ascii="Calibri"/>
        </w:rPr>
        <w:t>8.</w:t>
      </w:r>
      <w:r w:rsidRPr="00311774">
        <w:rPr>
          <w:rFonts w:ascii="Calibri"/>
        </w:rPr>
        <w:tab/>
        <w:t xml:space="preserve">Meyer, D. &amp; Wien, T. U. </w:t>
      </w:r>
      <w:r w:rsidRPr="00311774">
        <w:rPr>
          <w:rFonts w:ascii="Calibri"/>
          <w:i/>
          <w:iCs/>
        </w:rPr>
        <w:t xml:space="preserve">Support Vector Machines. The Interface to </w:t>
      </w:r>
      <w:proofErr w:type="spellStart"/>
      <w:r w:rsidRPr="00311774">
        <w:rPr>
          <w:rFonts w:ascii="Calibri"/>
          <w:i/>
          <w:iCs/>
        </w:rPr>
        <w:t>libsvm</w:t>
      </w:r>
      <w:proofErr w:type="spellEnd"/>
      <w:r w:rsidRPr="00311774">
        <w:rPr>
          <w:rFonts w:ascii="Calibri"/>
          <w:i/>
          <w:iCs/>
        </w:rPr>
        <w:t xml:space="preserve"> in package e1071. Online-Documentation of the package e1071 for "R</w:t>
      </w:r>
      <w:r w:rsidRPr="00311774">
        <w:rPr>
          <w:rFonts w:ascii="Calibri"/>
        </w:rPr>
        <w:t>. (2001).</w:t>
      </w:r>
    </w:p>
    <w:p w14:paraId="3A644616" w14:textId="77777777" w:rsidR="00311774" w:rsidRPr="00311774" w:rsidRDefault="00311774" w:rsidP="00311774">
      <w:pPr>
        <w:pStyle w:val="Bibliography"/>
        <w:rPr>
          <w:rFonts w:ascii="Calibri"/>
        </w:rPr>
      </w:pPr>
      <w:r w:rsidRPr="00311774">
        <w:rPr>
          <w:rFonts w:ascii="Calibri"/>
        </w:rPr>
        <w:t>9.</w:t>
      </w:r>
      <w:r w:rsidRPr="00311774">
        <w:rPr>
          <w:rFonts w:ascii="Calibri"/>
        </w:rPr>
        <w:tab/>
      </w:r>
      <w:proofErr w:type="spellStart"/>
      <w:r w:rsidRPr="00311774">
        <w:rPr>
          <w:rFonts w:ascii="Calibri"/>
        </w:rPr>
        <w:t>Liaw</w:t>
      </w:r>
      <w:proofErr w:type="spellEnd"/>
      <w:r w:rsidRPr="00311774">
        <w:rPr>
          <w:rFonts w:ascii="Calibri"/>
        </w:rPr>
        <w:t xml:space="preserve">, A. &amp; Wiener, M. Classification and Regression by </w:t>
      </w:r>
      <w:proofErr w:type="spellStart"/>
      <w:r w:rsidRPr="00311774">
        <w:rPr>
          <w:rFonts w:ascii="Calibri"/>
        </w:rPr>
        <w:t>randomForest</w:t>
      </w:r>
      <w:proofErr w:type="spellEnd"/>
      <w:r w:rsidRPr="00311774">
        <w:rPr>
          <w:rFonts w:ascii="Calibri"/>
        </w:rPr>
        <w:t xml:space="preserve">. </w:t>
      </w:r>
      <w:r w:rsidRPr="00311774">
        <w:rPr>
          <w:rFonts w:ascii="Calibri"/>
          <w:i/>
          <w:iCs/>
        </w:rPr>
        <w:t>R News</w:t>
      </w:r>
      <w:r w:rsidRPr="00311774">
        <w:rPr>
          <w:rFonts w:ascii="Calibri"/>
        </w:rPr>
        <w:t xml:space="preserve"> </w:t>
      </w:r>
      <w:r w:rsidRPr="00311774">
        <w:rPr>
          <w:rFonts w:ascii="Calibri"/>
          <w:b/>
          <w:bCs/>
        </w:rPr>
        <w:t>2,</w:t>
      </w:r>
      <w:r w:rsidRPr="00311774">
        <w:rPr>
          <w:rFonts w:ascii="Calibri"/>
        </w:rPr>
        <w:t xml:space="preserve"> 18–22 (2002).</w:t>
      </w:r>
    </w:p>
    <w:p w14:paraId="33E1A045" w14:textId="77777777" w:rsidR="00311774" w:rsidRPr="00311774" w:rsidRDefault="00311774" w:rsidP="00311774">
      <w:pPr>
        <w:pStyle w:val="Bibliography"/>
        <w:rPr>
          <w:rFonts w:ascii="Calibri"/>
        </w:rPr>
      </w:pPr>
      <w:r w:rsidRPr="00311774">
        <w:rPr>
          <w:rFonts w:ascii="Calibri"/>
        </w:rPr>
        <w:t>10.</w:t>
      </w:r>
      <w:r w:rsidRPr="00311774">
        <w:rPr>
          <w:rFonts w:ascii="Calibri"/>
        </w:rPr>
        <w:tab/>
      </w:r>
      <w:proofErr w:type="spellStart"/>
      <w:r w:rsidRPr="00311774">
        <w:rPr>
          <w:rFonts w:ascii="Calibri"/>
        </w:rPr>
        <w:t>Sokolova</w:t>
      </w:r>
      <w:proofErr w:type="spellEnd"/>
      <w:r w:rsidRPr="00311774">
        <w:rPr>
          <w:rFonts w:ascii="Calibri"/>
        </w:rPr>
        <w:t xml:space="preserve">, M. &amp; Lapalme, G. A systematic analysis of performance measures for classification tasks. </w:t>
      </w:r>
      <w:r w:rsidRPr="00311774">
        <w:rPr>
          <w:rFonts w:ascii="Calibri"/>
          <w:i/>
          <w:iCs/>
        </w:rPr>
        <w:t xml:space="preserve">Inf. Process. </w:t>
      </w:r>
      <w:proofErr w:type="spellStart"/>
      <w:r w:rsidRPr="00311774">
        <w:rPr>
          <w:rFonts w:ascii="Calibri"/>
          <w:i/>
          <w:iCs/>
        </w:rPr>
        <w:t>Manag</w:t>
      </w:r>
      <w:proofErr w:type="spellEnd"/>
      <w:r w:rsidRPr="00311774">
        <w:rPr>
          <w:rFonts w:ascii="Calibri"/>
          <w:i/>
          <w:iCs/>
        </w:rPr>
        <w:t>.</w:t>
      </w:r>
      <w:r w:rsidRPr="00311774">
        <w:rPr>
          <w:rFonts w:ascii="Calibri"/>
        </w:rPr>
        <w:t xml:space="preserve"> </w:t>
      </w:r>
      <w:r w:rsidRPr="00311774">
        <w:rPr>
          <w:rFonts w:ascii="Calibri"/>
          <w:b/>
          <w:bCs/>
        </w:rPr>
        <w:t>45,</w:t>
      </w:r>
      <w:r w:rsidRPr="00311774">
        <w:rPr>
          <w:rFonts w:ascii="Calibri"/>
        </w:rPr>
        <w:t xml:space="preserve"> 427–437 (2009).</w:t>
      </w:r>
    </w:p>
    <w:p w14:paraId="71CE4E94" w14:textId="77777777" w:rsidR="00311774" w:rsidRPr="00311774" w:rsidRDefault="00311774" w:rsidP="00311774">
      <w:pPr>
        <w:pStyle w:val="Bibliography"/>
        <w:rPr>
          <w:rFonts w:ascii="Calibri"/>
        </w:rPr>
      </w:pPr>
      <w:r w:rsidRPr="00311774">
        <w:rPr>
          <w:rFonts w:ascii="Calibri"/>
        </w:rPr>
        <w:t>11.</w:t>
      </w:r>
      <w:r w:rsidRPr="00311774">
        <w:rPr>
          <w:rFonts w:ascii="Calibri"/>
        </w:rPr>
        <w:tab/>
        <w:t>Love, M. I., Huber, W. &amp; Anders, S. Moderated estimation of fold change and dispersion for RNA-</w:t>
      </w:r>
      <w:proofErr w:type="spellStart"/>
      <w:r w:rsidRPr="00311774">
        <w:rPr>
          <w:rFonts w:ascii="Calibri"/>
        </w:rPr>
        <w:t>seq</w:t>
      </w:r>
      <w:proofErr w:type="spellEnd"/>
      <w:r w:rsidRPr="00311774">
        <w:rPr>
          <w:rFonts w:ascii="Calibri"/>
        </w:rPr>
        <w:t xml:space="preserve"> data with DESeq2. </w:t>
      </w:r>
      <w:r w:rsidRPr="00311774">
        <w:rPr>
          <w:rFonts w:ascii="Calibri"/>
          <w:i/>
          <w:iCs/>
        </w:rPr>
        <w:t>Genome Biol.</w:t>
      </w:r>
      <w:r w:rsidRPr="00311774">
        <w:rPr>
          <w:rFonts w:ascii="Calibri"/>
        </w:rPr>
        <w:t xml:space="preserve"> </w:t>
      </w:r>
      <w:r w:rsidRPr="00311774">
        <w:rPr>
          <w:rFonts w:ascii="Calibri"/>
          <w:b/>
          <w:bCs/>
        </w:rPr>
        <w:t>15,</w:t>
      </w:r>
      <w:r w:rsidRPr="00311774">
        <w:rPr>
          <w:rFonts w:ascii="Calibri"/>
        </w:rPr>
        <w:t xml:space="preserve"> 550 (2014).</w:t>
      </w:r>
    </w:p>
    <w:p w14:paraId="12A989F7" w14:textId="77777777" w:rsidR="00311774" w:rsidRPr="00311774" w:rsidRDefault="00311774" w:rsidP="00311774">
      <w:pPr>
        <w:pStyle w:val="Bibliography"/>
        <w:rPr>
          <w:rFonts w:ascii="Calibri"/>
        </w:rPr>
      </w:pPr>
      <w:r w:rsidRPr="00311774">
        <w:rPr>
          <w:rFonts w:ascii="Calibri"/>
        </w:rPr>
        <w:t>12.</w:t>
      </w:r>
      <w:r w:rsidRPr="00311774">
        <w:rPr>
          <w:rFonts w:ascii="Calibri"/>
        </w:rPr>
        <w:tab/>
        <w:t xml:space="preserve">Parker, H. S., Bravo, H. C. &amp; Leek, J. T. Removing batch effects for prediction problems with frozen surrogate variable analysis. </w:t>
      </w:r>
      <w:r w:rsidRPr="00311774">
        <w:rPr>
          <w:rFonts w:ascii="Calibri"/>
          <w:i/>
          <w:iCs/>
        </w:rPr>
        <w:t>ArXiv13013947 Stat</w:t>
      </w:r>
      <w:r w:rsidRPr="00311774">
        <w:rPr>
          <w:rFonts w:ascii="Calibri"/>
        </w:rPr>
        <w:t xml:space="preserve"> (2013).</w:t>
      </w:r>
    </w:p>
    <w:p w14:paraId="0D1E887F" w14:textId="77777777" w:rsidR="00311774" w:rsidRPr="00311774" w:rsidRDefault="00311774" w:rsidP="00311774">
      <w:pPr>
        <w:pStyle w:val="Bibliography"/>
        <w:rPr>
          <w:rFonts w:ascii="Calibri"/>
        </w:rPr>
      </w:pPr>
      <w:r w:rsidRPr="00311774">
        <w:rPr>
          <w:rFonts w:ascii="Calibri"/>
        </w:rPr>
        <w:t>13.</w:t>
      </w:r>
      <w:r w:rsidRPr="00311774">
        <w:rPr>
          <w:rFonts w:ascii="Calibri"/>
        </w:rPr>
        <w:tab/>
      </w:r>
      <w:proofErr w:type="spellStart"/>
      <w:r w:rsidRPr="00311774">
        <w:rPr>
          <w:rFonts w:ascii="Calibri"/>
        </w:rPr>
        <w:t>Jolliffe</w:t>
      </w:r>
      <w:proofErr w:type="spellEnd"/>
      <w:r w:rsidRPr="00311774">
        <w:rPr>
          <w:rFonts w:ascii="Calibri"/>
        </w:rPr>
        <w:t xml:space="preserve">, I. in </w:t>
      </w:r>
      <w:r w:rsidRPr="00311774">
        <w:rPr>
          <w:rFonts w:ascii="Calibri"/>
          <w:i/>
          <w:iCs/>
        </w:rPr>
        <w:t xml:space="preserve">Wiley </w:t>
      </w:r>
      <w:proofErr w:type="spellStart"/>
      <w:r w:rsidRPr="00311774">
        <w:rPr>
          <w:rFonts w:ascii="Calibri"/>
          <w:i/>
          <w:iCs/>
        </w:rPr>
        <w:t>StatsRef</w:t>
      </w:r>
      <w:proofErr w:type="spellEnd"/>
      <w:r w:rsidRPr="00311774">
        <w:rPr>
          <w:rFonts w:ascii="Calibri"/>
          <w:i/>
          <w:iCs/>
        </w:rPr>
        <w:t>: Statistics Reference Online</w:t>
      </w:r>
      <w:r w:rsidRPr="00311774">
        <w:rPr>
          <w:rFonts w:ascii="Calibri"/>
        </w:rPr>
        <w:t xml:space="preserve"> (John Wiley &amp; Sons, Ltd, 2014). doi:10.1002/9781118445112.stat06472</w:t>
      </w:r>
    </w:p>
    <w:p w14:paraId="676739B7" w14:textId="77777777" w:rsidR="00311774" w:rsidRPr="00311774" w:rsidRDefault="00311774" w:rsidP="00311774">
      <w:pPr>
        <w:pStyle w:val="Bibliography"/>
        <w:rPr>
          <w:rFonts w:ascii="Calibri"/>
        </w:rPr>
      </w:pPr>
      <w:r w:rsidRPr="00311774">
        <w:rPr>
          <w:rFonts w:ascii="Calibri"/>
        </w:rPr>
        <w:t>14.</w:t>
      </w:r>
      <w:r w:rsidRPr="00311774">
        <w:rPr>
          <w:rFonts w:ascii="Calibri"/>
        </w:rPr>
        <w:tab/>
        <w:t xml:space="preserve">Zhang, W., Li, F. &amp; </w:t>
      </w:r>
      <w:proofErr w:type="spellStart"/>
      <w:r w:rsidRPr="00311774">
        <w:rPr>
          <w:rFonts w:ascii="Calibri"/>
        </w:rPr>
        <w:t>Nie</w:t>
      </w:r>
      <w:proofErr w:type="spellEnd"/>
      <w:r w:rsidRPr="00311774">
        <w:rPr>
          <w:rFonts w:ascii="Calibri"/>
        </w:rPr>
        <w:t xml:space="preserve">, L. Integrating multiple ‘omics’ analysis for microbial biology: application and methodologies. </w:t>
      </w:r>
      <w:proofErr w:type="spellStart"/>
      <w:r w:rsidRPr="00311774">
        <w:rPr>
          <w:rFonts w:ascii="Calibri"/>
          <w:i/>
          <w:iCs/>
        </w:rPr>
        <w:t>Microbiol</w:t>
      </w:r>
      <w:proofErr w:type="spellEnd"/>
      <w:r w:rsidRPr="00311774">
        <w:rPr>
          <w:rFonts w:ascii="Calibri"/>
          <w:i/>
          <w:iCs/>
        </w:rPr>
        <w:t>. Read. Engl.</w:t>
      </w:r>
      <w:r w:rsidRPr="00311774">
        <w:rPr>
          <w:rFonts w:ascii="Calibri"/>
        </w:rPr>
        <w:t xml:space="preserve"> </w:t>
      </w:r>
      <w:r w:rsidRPr="00311774">
        <w:rPr>
          <w:rFonts w:ascii="Calibri"/>
          <w:b/>
          <w:bCs/>
        </w:rPr>
        <w:t>156,</w:t>
      </w:r>
      <w:r w:rsidRPr="00311774">
        <w:rPr>
          <w:rFonts w:ascii="Calibri"/>
        </w:rPr>
        <w:t xml:space="preserve"> 287–301 (2010).</w:t>
      </w:r>
    </w:p>
    <w:p w14:paraId="7E1E098D" w14:textId="77777777" w:rsidR="00311774" w:rsidRPr="00311774" w:rsidRDefault="00311774" w:rsidP="00311774">
      <w:pPr>
        <w:pStyle w:val="Bibliography"/>
        <w:rPr>
          <w:rFonts w:ascii="Calibri"/>
        </w:rPr>
      </w:pPr>
      <w:r w:rsidRPr="00311774">
        <w:rPr>
          <w:rFonts w:ascii="Calibri"/>
        </w:rPr>
        <w:t>15.</w:t>
      </w:r>
      <w:r w:rsidRPr="00311774">
        <w:rPr>
          <w:rFonts w:ascii="Calibri"/>
        </w:rPr>
        <w:tab/>
      </w:r>
      <w:proofErr w:type="spellStart"/>
      <w:r w:rsidRPr="00311774">
        <w:rPr>
          <w:rFonts w:ascii="Calibri"/>
        </w:rPr>
        <w:t>Wilmes</w:t>
      </w:r>
      <w:proofErr w:type="spellEnd"/>
      <w:r w:rsidRPr="00311774">
        <w:rPr>
          <w:rFonts w:ascii="Calibri"/>
        </w:rPr>
        <w:t xml:space="preserve">, A. </w:t>
      </w:r>
      <w:r w:rsidRPr="00311774">
        <w:rPr>
          <w:rFonts w:ascii="Calibri"/>
          <w:i/>
          <w:iCs/>
        </w:rPr>
        <w:t>et al.</w:t>
      </w:r>
      <w:r w:rsidRPr="00311774">
        <w:rPr>
          <w:rFonts w:ascii="Calibri"/>
        </w:rPr>
        <w:t xml:space="preserve"> Application of integrated transcriptomic, proteomic and </w:t>
      </w:r>
      <w:proofErr w:type="spellStart"/>
      <w:r w:rsidRPr="00311774">
        <w:rPr>
          <w:rFonts w:ascii="Calibri"/>
        </w:rPr>
        <w:t>metabolomic</w:t>
      </w:r>
      <w:proofErr w:type="spellEnd"/>
      <w:r w:rsidRPr="00311774">
        <w:rPr>
          <w:rFonts w:ascii="Calibri"/>
        </w:rPr>
        <w:t xml:space="preserve"> profiling for the delineation of mechanisms of drug induced cell stress. </w:t>
      </w:r>
      <w:r w:rsidRPr="00311774">
        <w:rPr>
          <w:rFonts w:ascii="Calibri"/>
          <w:i/>
          <w:iCs/>
        </w:rPr>
        <w:t>J. Proteomics</w:t>
      </w:r>
      <w:r w:rsidRPr="00311774">
        <w:rPr>
          <w:rFonts w:ascii="Calibri"/>
        </w:rPr>
        <w:t xml:space="preserve"> </w:t>
      </w:r>
      <w:r w:rsidRPr="00311774">
        <w:rPr>
          <w:rFonts w:ascii="Calibri"/>
          <w:b/>
          <w:bCs/>
        </w:rPr>
        <w:t>79,</w:t>
      </w:r>
      <w:r w:rsidRPr="00311774">
        <w:rPr>
          <w:rFonts w:ascii="Calibri"/>
        </w:rPr>
        <w:t xml:space="preserve"> 180–194 (2013).</w:t>
      </w:r>
    </w:p>
    <w:p w14:paraId="616171E3" w14:textId="77777777" w:rsidR="00311774" w:rsidRPr="00311774" w:rsidRDefault="00311774" w:rsidP="00311774">
      <w:pPr>
        <w:pStyle w:val="Bibliography"/>
        <w:rPr>
          <w:rFonts w:ascii="Calibri"/>
        </w:rPr>
      </w:pPr>
      <w:r w:rsidRPr="00311774">
        <w:rPr>
          <w:rFonts w:ascii="Calibri"/>
        </w:rPr>
        <w:lastRenderedPageBreak/>
        <w:t>16.</w:t>
      </w:r>
      <w:r w:rsidRPr="00311774">
        <w:rPr>
          <w:rFonts w:ascii="Calibri"/>
        </w:rPr>
        <w:tab/>
      </w:r>
      <w:proofErr w:type="spellStart"/>
      <w:r w:rsidRPr="00311774">
        <w:rPr>
          <w:rFonts w:ascii="Calibri"/>
        </w:rPr>
        <w:t>Nie</w:t>
      </w:r>
      <w:proofErr w:type="spellEnd"/>
      <w:r w:rsidRPr="00311774">
        <w:rPr>
          <w:rFonts w:ascii="Calibri"/>
        </w:rPr>
        <w:t xml:space="preserve">, L., Wu, G., </w:t>
      </w:r>
      <w:proofErr w:type="spellStart"/>
      <w:r w:rsidRPr="00311774">
        <w:rPr>
          <w:rFonts w:ascii="Calibri"/>
        </w:rPr>
        <w:t>Culley</w:t>
      </w:r>
      <w:proofErr w:type="spellEnd"/>
      <w:r w:rsidRPr="00311774">
        <w:rPr>
          <w:rFonts w:ascii="Calibri"/>
        </w:rPr>
        <w:t xml:space="preserve">, D. E., </w:t>
      </w:r>
      <w:proofErr w:type="spellStart"/>
      <w:r w:rsidRPr="00311774">
        <w:rPr>
          <w:rFonts w:ascii="Calibri"/>
        </w:rPr>
        <w:t>Scholten</w:t>
      </w:r>
      <w:proofErr w:type="spellEnd"/>
      <w:r w:rsidRPr="00311774">
        <w:rPr>
          <w:rFonts w:ascii="Calibri"/>
        </w:rPr>
        <w:t xml:space="preserve">, J. C. M. &amp; Zhang, W. Integrative Analysis of Transcriptomic and Proteomic Data: Challenges, Solutions and Applications. </w:t>
      </w:r>
      <w:r w:rsidRPr="00311774">
        <w:rPr>
          <w:rFonts w:ascii="Calibri"/>
          <w:i/>
          <w:iCs/>
        </w:rPr>
        <w:t xml:space="preserve">Crit. Rev. </w:t>
      </w:r>
      <w:proofErr w:type="spellStart"/>
      <w:r w:rsidRPr="00311774">
        <w:rPr>
          <w:rFonts w:ascii="Calibri"/>
          <w:i/>
          <w:iCs/>
        </w:rPr>
        <w:t>Biotechnol</w:t>
      </w:r>
      <w:proofErr w:type="spellEnd"/>
      <w:r w:rsidRPr="00311774">
        <w:rPr>
          <w:rFonts w:ascii="Calibri"/>
          <w:i/>
          <w:iCs/>
        </w:rPr>
        <w:t>.</w:t>
      </w:r>
      <w:r w:rsidRPr="00311774">
        <w:rPr>
          <w:rFonts w:ascii="Calibri"/>
        </w:rPr>
        <w:t xml:space="preserve"> </w:t>
      </w:r>
      <w:r w:rsidRPr="00311774">
        <w:rPr>
          <w:rFonts w:ascii="Calibri"/>
          <w:b/>
          <w:bCs/>
        </w:rPr>
        <w:t>27,</w:t>
      </w:r>
      <w:r w:rsidRPr="00311774">
        <w:rPr>
          <w:rFonts w:ascii="Calibri"/>
        </w:rPr>
        <w:t xml:space="preserve"> 63–75 (2007).</w:t>
      </w:r>
    </w:p>
    <w:p w14:paraId="725B017B" w14:textId="77777777" w:rsidR="00311774" w:rsidRPr="00311774" w:rsidRDefault="00311774" w:rsidP="00311774">
      <w:pPr>
        <w:pStyle w:val="Bibliography"/>
        <w:rPr>
          <w:rFonts w:ascii="Calibri"/>
        </w:rPr>
      </w:pPr>
      <w:r w:rsidRPr="00311774">
        <w:rPr>
          <w:rFonts w:ascii="Calibri"/>
        </w:rPr>
        <w:t>17.</w:t>
      </w:r>
      <w:r w:rsidRPr="00311774">
        <w:rPr>
          <w:rFonts w:ascii="Calibri"/>
        </w:rPr>
        <w:tab/>
      </w:r>
      <w:proofErr w:type="spellStart"/>
      <w:r w:rsidRPr="00311774">
        <w:rPr>
          <w:rFonts w:ascii="Calibri"/>
        </w:rPr>
        <w:t>Sokal</w:t>
      </w:r>
      <w:proofErr w:type="spellEnd"/>
      <w:r w:rsidRPr="00311774">
        <w:rPr>
          <w:rFonts w:ascii="Calibri"/>
        </w:rPr>
        <w:t xml:space="preserve">, R. R. &amp; </w:t>
      </w:r>
      <w:proofErr w:type="spellStart"/>
      <w:r w:rsidRPr="00311774">
        <w:rPr>
          <w:rFonts w:ascii="Calibri"/>
        </w:rPr>
        <w:t>Rohlf</w:t>
      </w:r>
      <w:proofErr w:type="spellEnd"/>
      <w:r w:rsidRPr="00311774">
        <w:rPr>
          <w:rFonts w:ascii="Calibri"/>
        </w:rPr>
        <w:t xml:space="preserve">, F. J. The Comparison of Dendrograms by Objective Methods. </w:t>
      </w:r>
      <w:r w:rsidRPr="00311774">
        <w:rPr>
          <w:rFonts w:ascii="Calibri"/>
          <w:i/>
          <w:iCs/>
        </w:rPr>
        <w:t>Taxon</w:t>
      </w:r>
      <w:r w:rsidRPr="00311774">
        <w:rPr>
          <w:rFonts w:ascii="Calibri"/>
        </w:rPr>
        <w:t xml:space="preserve"> </w:t>
      </w:r>
      <w:r w:rsidRPr="00311774">
        <w:rPr>
          <w:rFonts w:ascii="Calibri"/>
          <w:b/>
          <w:bCs/>
        </w:rPr>
        <w:t>11,</w:t>
      </w:r>
      <w:r w:rsidRPr="00311774">
        <w:rPr>
          <w:rFonts w:ascii="Calibri"/>
        </w:rPr>
        <w:t xml:space="preserve"> 33–40 (1962).</w:t>
      </w:r>
    </w:p>
    <w:p w14:paraId="2854BABB" w14:textId="77777777" w:rsidR="00311774" w:rsidRPr="00311774" w:rsidRDefault="00311774" w:rsidP="00311774">
      <w:pPr>
        <w:pStyle w:val="Bibliography"/>
        <w:rPr>
          <w:rFonts w:ascii="Calibri"/>
        </w:rPr>
      </w:pPr>
      <w:r w:rsidRPr="00311774">
        <w:rPr>
          <w:rFonts w:ascii="Calibri"/>
        </w:rPr>
        <w:t>18.</w:t>
      </w:r>
      <w:r w:rsidRPr="00311774">
        <w:rPr>
          <w:rFonts w:ascii="Calibri"/>
        </w:rPr>
        <w:tab/>
      </w:r>
      <w:proofErr w:type="spellStart"/>
      <w:r w:rsidRPr="00311774">
        <w:rPr>
          <w:rFonts w:ascii="Calibri"/>
        </w:rPr>
        <w:t>Gan</w:t>
      </w:r>
      <w:proofErr w:type="spellEnd"/>
      <w:r w:rsidRPr="00311774">
        <w:rPr>
          <w:rFonts w:ascii="Calibri"/>
        </w:rPr>
        <w:t xml:space="preserve">, G., Ma, C. &amp; Wu, J. </w:t>
      </w:r>
      <w:r w:rsidRPr="00311774">
        <w:rPr>
          <w:rFonts w:ascii="Calibri"/>
          <w:i/>
          <w:iCs/>
        </w:rPr>
        <w:t>Data Clustering: Theory, Algorithms, and Applications</w:t>
      </w:r>
      <w:r w:rsidRPr="00311774">
        <w:rPr>
          <w:rFonts w:ascii="Calibri"/>
        </w:rPr>
        <w:t>. (SIAM, 2007).</w:t>
      </w:r>
    </w:p>
    <w:p w14:paraId="558C52E7" w14:textId="77777777" w:rsidR="00311774" w:rsidRPr="00311774" w:rsidRDefault="00311774" w:rsidP="00311774">
      <w:pPr>
        <w:pStyle w:val="Bibliography"/>
        <w:rPr>
          <w:rFonts w:ascii="Calibri"/>
        </w:rPr>
      </w:pPr>
      <w:r w:rsidRPr="00311774">
        <w:rPr>
          <w:rFonts w:ascii="Calibri"/>
        </w:rPr>
        <w:t>19.</w:t>
      </w:r>
      <w:r w:rsidRPr="00311774">
        <w:rPr>
          <w:rFonts w:ascii="Calibri"/>
        </w:rPr>
        <w:tab/>
        <w:t xml:space="preserve">Schmidt, A. </w:t>
      </w:r>
      <w:r w:rsidRPr="00311774">
        <w:rPr>
          <w:rFonts w:ascii="Calibri"/>
          <w:i/>
          <w:iCs/>
        </w:rPr>
        <w:t>et al.</w:t>
      </w:r>
      <w:r w:rsidRPr="00311774">
        <w:rPr>
          <w:rFonts w:ascii="Calibri"/>
        </w:rPr>
        <w:t xml:space="preserve"> The quantitative and condition-dependent Escherichia coli proteome. </w:t>
      </w:r>
      <w:r w:rsidRPr="00311774">
        <w:rPr>
          <w:rFonts w:ascii="Calibri"/>
          <w:i/>
          <w:iCs/>
        </w:rPr>
        <w:t xml:space="preserve">Nat. </w:t>
      </w:r>
      <w:proofErr w:type="spellStart"/>
      <w:r w:rsidRPr="00311774">
        <w:rPr>
          <w:rFonts w:ascii="Calibri"/>
          <w:i/>
          <w:iCs/>
        </w:rPr>
        <w:t>Biotechnol</w:t>
      </w:r>
      <w:proofErr w:type="spellEnd"/>
      <w:r w:rsidRPr="00311774">
        <w:rPr>
          <w:rFonts w:ascii="Calibri"/>
          <w:i/>
          <w:iCs/>
        </w:rPr>
        <w:t>.</w:t>
      </w:r>
      <w:r w:rsidRPr="00311774">
        <w:rPr>
          <w:rFonts w:ascii="Calibri"/>
        </w:rPr>
        <w:t xml:space="preserve"> </w:t>
      </w:r>
      <w:r w:rsidRPr="00311774">
        <w:rPr>
          <w:rFonts w:ascii="Calibri"/>
          <w:b/>
          <w:bCs/>
        </w:rPr>
        <w:t>34,</w:t>
      </w:r>
      <w:r w:rsidRPr="00311774">
        <w:rPr>
          <w:rFonts w:ascii="Calibri"/>
        </w:rPr>
        <w:t xml:space="preserve"> 104–110 (2016).</w:t>
      </w:r>
    </w:p>
    <w:p w14:paraId="03553FE3" w14:textId="77777777" w:rsidR="00311774" w:rsidRPr="00311774" w:rsidRDefault="00311774" w:rsidP="00311774">
      <w:pPr>
        <w:pStyle w:val="Bibliography"/>
        <w:rPr>
          <w:rFonts w:ascii="Calibri"/>
        </w:rPr>
      </w:pPr>
      <w:r w:rsidRPr="00311774">
        <w:rPr>
          <w:rFonts w:ascii="Calibri"/>
        </w:rPr>
        <w:t>20.</w:t>
      </w:r>
      <w:r w:rsidRPr="00311774">
        <w:rPr>
          <w:rFonts w:ascii="Calibri"/>
        </w:rPr>
        <w:tab/>
      </w:r>
      <w:proofErr w:type="spellStart"/>
      <w:r w:rsidRPr="00311774">
        <w:rPr>
          <w:rFonts w:ascii="Calibri"/>
        </w:rPr>
        <w:t>Soufi</w:t>
      </w:r>
      <w:proofErr w:type="spellEnd"/>
      <w:r w:rsidRPr="00311774">
        <w:rPr>
          <w:rFonts w:ascii="Calibri"/>
        </w:rPr>
        <w:t xml:space="preserve">, B., Krug, K., </w:t>
      </w:r>
      <w:proofErr w:type="spellStart"/>
      <w:r w:rsidRPr="00311774">
        <w:rPr>
          <w:rFonts w:ascii="Calibri"/>
        </w:rPr>
        <w:t>Harst</w:t>
      </w:r>
      <w:proofErr w:type="spellEnd"/>
      <w:r w:rsidRPr="00311774">
        <w:rPr>
          <w:rFonts w:ascii="Calibri"/>
        </w:rPr>
        <w:t xml:space="preserve">, A. &amp; </w:t>
      </w:r>
      <w:proofErr w:type="spellStart"/>
      <w:r w:rsidRPr="00311774">
        <w:rPr>
          <w:rFonts w:ascii="Calibri"/>
        </w:rPr>
        <w:t>Macek</w:t>
      </w:r>
      <w:proofErr w:type="spellEnd"/>
      <w:r w:rsidRPr="00311774">
        <w:rPr>
          <w:rFonts w:ascii="Calibri"/>
        </w:rPr>
        <w:t xml:space="preserve">, B. Characterization of the E. coli proteome and its modifications during growth and ethanol stress. </w:t>
      </w:r>
      <w:r w:rsidRPr="00311774">
        <w:rPr>
          <w:rFonts w:ascii="Calibri"/>
          <w:i/>
          <w:iCs/>
        </w:rPr>
        <w:t xml:space="preserve">Front. </w:t>
      </w:r>
      <w:proofErr w:type="spellStart"/>
      <w:r w:rsidRPr="00311774">
        <w:rPr>
          <w:rFonts w:ascii="Calibri"/>
          <w:i/>
          <w:iCs/>
        </w:rPr>
        <w:t>Microbiol</w:t>
      </w:r>
      <w:proofErr w:type="spellEnd"/>
      <w:r w:rsidRPr="00311774">
        <w:rPr>
          <w:rFonts w:ascii="Calibri"/>
          <w:i/>
          <w:iCs/>
        </w:rPr>
        <w:t>.</w:t>
      </w:r>
      <w:r w:rsidRPr="00311774">
        <w:rPr>
          <w:rFonts w:ascii="Calibri"/>
        </w:rPr>
        <w:t xml:space="preserve"> </w:t>
      </w:r>
      <w:r w:rsidRPr="00311774">
        <w:rPr>
          <w:rFonts w:ascii="Calibri"/>
          <w:b/>
          <w:bCs/>
        </w:rPr>
        <w:t>6,</w:t>
      </w:r>
      <w:r w:rsidRPr="00311774">
        <w:rPr>
          <w:rFonts w:ascii="Calibri"/>
        </w:rPr>
        <w:t xml:space="preserve"> 103 (2015).</w:t>
      </w:r>
    </w:p>
    <w:p w14:paraId="7880A461" w14:textId="77777777" w:rsidR="00311774" w:rsidRPr="00311774" w:rsidRDefault="00311774" w:rsidP="00311774">
      <w:pPr>
        <w:pStyle w:val="Bibliography"/>
        <w:rPr>
          <w:rFonts w:ascii="Calibri"/>
        </w:rPr>
      </w:pPr>
      <w:r w:rsidRPr="00311774">
        <w:rPr>
          <w:rFonts w:ascii="Calibri"/>
        </w:rPr>
        <w:t>21.</w:t>
      </w:r>
      <w:r w:rsidRPr="00311774">
        <w:rPr>
          <w:rFonts w:ascii="Calibri"/>
        </w:rPr>
        <w:tab/>
        <w:t xml:space="preserve">Lewis, N. E., Cho, B.-K., Knight, E. M. &amp; </w:t>
      </w:r>
      <w:proofErr w:type="spellStart"/>
      <w:r w:rsidRPr="00311774">
        <w:rPr>
          <w:rFonts w:ascii="Calibri"/>
        </w:rPr>
        <w:t>Palsson</w:t>
      </w:r>
      <w:proofErr w:type="spellEnd"/>
      <w:r w:rsidRPr="00311774">
        <w:rPr>
          <w:rFonts w:ascii="Calibri"/>
        </w:rPr>
        <w:t xml:space="preserve">, B. O. Gene Expression Profiling and the Use of Genome-Scale </w:t>
      </w:r>
      <w:proofErr w:type="gramStart"/>
      <w:r w:rsidRPr="00311774">
        <w:rPr>
          <w:rFonts w:ascii="Calibri"/>
        </w:rPr>
        <w:t>In</w:t>
      </w:r>
      <w:proofErr w:type="gramEnd"/>
      <w:r w:rsidRPr="00311774">
        <w:rPr>
          <w:rFonts w:ascii="Calibri"/>
        </w:rPr>
        <w:t xml:space="preserve"> Silico Models of Escherichia coli for Analysis: Providing Context for Content. </w:t>
      </w:r>
      <w:r w:rsidRPr="00311774">
        <w:rPr>
          <w:rFonts w:ascii="Calibri"/>
          <w:i/>
          <w:iCs/>
        </w:rPr>
        <w:t xml:space="preserve">J. </w:t>
      </w:r>
      <w:proofErr w:type="spellStart"/>
      <w:r w:rsidRPr="00311774">
        <w:rPr>
          <w:rFonts w:ascii="Calibri"/>
          <w:i/>
          <w:iCs/>
        </w:rPr>
        <w:t>Bacteriol</w:t>
      </w:r>
      <w:proofErr w:type="spellEnd"/>
      <w:r w:rsidRPr="00311774">
        <w:rPr>
          <w:rFonts w:ascii="Calibri"/>
          <w:i/>
          <w:iCs/>
        </w:rPr>
        <w:t>.</w:t>
      </w:r>
      <w:r w:rsidRPr="00311774">
        <w:rPr>
          <w:rFonts w:ascii="Calibri"/>
        </w:rPr>
        <w:t xml:space="preserve"> </w:t>
      </w:r>
      <w:r w:rsidRPr="00311774">
        <w:rPr>
          <w:rFonts w:ascii="Calibri"/>
          <w:b/>
          <w:bCs/>
        </w:rPr>
        <w:t>191,</w:t>
      </w:r>
      <w:r w:rsidRPr="00311774">
        <w:rPr>
          <w:rFonts w:ascii="Calibri"/>
        </w:rPr>
        <w:t xml:space="preserve"> 3437–3444 (2009).</w:t>
      </w:r>
    </w:p>
    <w:p w14:paraId="7A2F10ED" w14:textId="77777777" w:rsidR="00311774" w:rsidRPr="00311774" w:rsidRDefault="00311774" w:rsidP="00311774">
      <w:pPr>
        <w:pStyle w:val="Bibliography"/>
        <w:rPr>
          <w:rFonts w:ascii="Calibri"/>
        </w:rPr>
      </w:pPr>
      <w:r w:rsidRPr="00311774">
        <w:rPr>
          <w:rFonts w:ascii="Calibri"/>
        </w:rPr>
        <w:t>22.</w:t>
      </w:r>
      <w:r w:rsidRPr="00311774">
        <w:rPr>
          <w:rFonts w:ascii="Calibri"/>
        </w:rPr>
        <w:tab/>
        <w:t xml:space="preserve">Yoon, S. H. </w:t>
      </w:r>
      <w:r w:rsidRPr="00311774">
        <w:rPr>
          <w:rFonts w:ascii="Calibri"/>
          <w:i/>
          <w:iCs/>
        </w:rPr>
        <w:t>et al.</w:t>
      </w:r>
      <w:r w:rsidRPr="00311774">
        <w:rPr>
          <w:rFonts w:ascii="Calibri"/>
        </w:rPr>
        <w:t xml:space="preserve"> Comparative multi-omics systems analysis of Escherichia coli strains B and K-12. </w:t>
      </w:r>
      <w:r w:rsidRPr="00311774">
        <w:rPr>
          <w:rFonts w:ascii="Calibri"/>
          <w:i/>
          <w:iCs/>
        </w:rPr>
        <w:t>Genome Biol.</w:t>
      </w:r>
      <w:r w:rsidRPr="00311774">
        <w:rPr>
          <w:rFonts w:ascii="Calibri"/>
        </w:rPr>
        <w:t xml:space="preserve"> </w:t>
      </w:r>
      <w:r w:rsidRPr="00311774">
        <w:rPr>
          <w:rFonts w:ascii="Calibri"/>
          <w:b/>
          <w:bCs/>
        </w:rPr>
        <w:t>13,</w:t>
      </w:r>
      <w:r w:rsidRPr="00311774">
        <w:rPr>
          <w:rFonts w:ascii="Calibri"/>
        </w:rPr>
        <w:t xml:space="preserve"> R37 (2012).</w:t>
      </w:r>
    </w:p>
    <w:p w14:paraId="7AA95665" w14:textId="77777777" w:rsidR="00311774" w:rsidRPr="00311774" w:rsidRDefault="00311774" w:rsidP="00311774">
      <w:pPr>
        <w:pStyle w:val="Bibliography"/>
        <w:rPr>
          <w:rFonts w:ascii="Calibri"/>
        </w:rPr>
      </w:pPr>
      <w:r w:rsidRPr="00311774">
        <w:rPr>
          <w:rFonts w:ascii="Calibri"/>
        </w:rPr>
        <w:t>23.</w:t>
      </w:r>
      <w:r w:rsidRPr="00311774">
        <w:rPr>
          <w:rFonts w:ascii="Calibri"/>
        </w:rPr>
        <w:tab/>
        <w:t xml:space="preserve">Batista, G. E. A. P. A., </w:t>
      </w:r>
      <w:proofErr w:type="spellStart"/>
      <w:r w:rsidRPr="00311774">
        <w:rPr>
          <w:rFonts w:ascii="Calibri"/>
        </w:rPr>
        <w:t>Prati</w:t>
      </w:r>
      <w:proofErr w:type="spellEnd"/>
      <w:r w:rsidRPr="00311774">
        <w:rPr>
          <w:rFonts w:ascii="Calibri"/>
        </w:rPr>
        <w:t xml:space="preserve">, R. C. &amp; </w:t>
      </w:r>
      <w:proofErr w:type="spellStart"/>
      <w:r w:rsidRPr="00311774">
        <w:rPr>
          <w:rFonts w:ascii="Calibri"/>
        </w:rPr>
        <w:t>Monard</w:t>
      </w:r>
      <w:proofErr w:type="spellEnd"/>
      <w:r w:rsidRPr="00311774">
        <w:rPr>
          <w:rFonts w:ascii="Calibri"/>
        </w:rPr>
        <w:t xml:space="preserve">, M. C. A Study of the Behavior of Several Methods for Balancing Machine Learning Training Data. </w:t>
      </w:r>
      <w:r w:rsidRPr="00311774">
        <w:rPr>
          <w:rFonts w:ascii="Calibri"/>
          <w:i/>
          <w:iCs/>
        </w:rPr>
        <w:t xml:space="preserve">SIGKDD </w:t>
      </w:r>
      <w:proofErr w:type="spellStart"/>
      <w:r w:rsidRPr="00311774">
        <w:rPr>
          <w:rFonts w:ascii="Calibri"/>
          <w:i/>
          <w:iCs/>
        </w:rPr>
        <w:t>Explor</w:t>
      </w:r>
      <w:proofErr w:type="spellEnd"/>
      <w:r w:rsidRPr="00311774">
        <w:rPr>
          <w:rFonts w:ascii="Calibri"/>
          <w:i/>
          <w:iCs/>
        </w:rPr>
        <w:t xml:space="preserve"> </w:t>
      </w:r>
      <w:proofErr w:type="spellStart"/>
      <w:r w:rsidRPr="00311774">
        <w:rPr>
          <w:rFonts w:ascii="Calibri"/>
          <w:i/>
          <w:iCs/>
        </w:rPr>
        <w:t>Newsl</w:t>
      </w:r>
      <w:proofErr w:type="spellEnd"/>
      <w:r w:rsidRPr="00311774">
        <w:rPr>
          <w:rFonts w:ascii="Calibri"/>
        </w:rPr>
        <w:t xml:space="preserve"> </w:t>
      </w:r>
      <w:r w:rsidRPr="00311774">
        <w:rPr>
          <w:rFonts w:ascii="Calibri"/>
          <w:b/>
          <w:bCs/>
        </w:rPr>
        <w:t>6,</w:t>
      </w:r>
      <w:r w:rsidRPr="00311774">
        <w:rPr>
          <w:rFonts w:ascii="Calibri"/>
        </w:rPr>
        <w:t xml:space="preserve"> 20–29 (2004).</w:t>
      </w:r>
    </w:p>
    <w:p w14:paraId="4D645C19" w14:textId="77777777" w:rsidR="00311774" w:rsidRPr="00311774" w:rsidRDefault="00311774" w:rsidP="00311774">
      <w:pPr>
        <w:pStyle w:val="Bibliography"/>
        <w:rPr>
          <w:rFonts w:ascii="Calibri"/>
        </w:rPr>
      </w:pPr>
      <w:r w:rsidRPr="00311774">
        <w:rPr>
          <w:rFonts w:ascii="Calibri"/>
        </w:rPr>
        <w:t>24.</w:t>
      </w:r>
      <w:r w:rsidRPr="00311774">
        <w:rPr>
          <w:rFonts w:ascii="Calibri"/>
        </w:rPr>
        <w:tab/>
        <w:t xml:space="preserve">Chawla, N. V. in </w:t>
      </w:r>
      <w:r w:rsidRPr="00311774">
        <w:rPr>
          <w:rFonts w:ascii="Calibri"/>
          <w:i/>
          <w:iCs/>
        </w:rPr>
        <w:t>Data Mining and Knowledge Discovery Handbook</w:t>
      </w:r>
      <w:r w:rsidRPr="00311774">
        <w:rPr>
          <w:rFonts w:ascii="Calibri"/>
        </w:rPr>
        <w:t xml:space="preserve"> (eds. </w:t>
      </w:r>
      <w:proofErr w:type="spellStart"/>
      <w:r w:rsidRPr="00311774">
        <w:rPr>
          <w:rFonts w:ascii="Calibri"/>
        </w:rPr>
        <w:t>Maimon</w:t>
      </w:r>
      <w:proofErr w:type="spellEnd"/>
      <w:r w:rsidRPr="00311774">
        <w:rPr>
          <w:rFonts w:ascii="Calibri"/>
        </w:rPr>
        <w:t xml:space="preserve">, O. &amp; </w:t>
      </w:r>
      <w:proofErr w:type="spellStart"/>
      <w:r w:rsidRPr="00311774">
        <w:rPr>
          <w:rFonts w:ascii="Calibri"/>
        </w:rPr>
        <w:t>Rokach</w:t>
      </w:r>
      <w:proofErr w:type="spellEnd"/>
      <w:r w:rsidRPr="00311774">
        <w:rPr>
          <w:rFonts w:ascii="Calibri"/>
        </w:rPr>
        <w:t>, L.) 853–867 (Springer US, 2005). doi:10.1007/0-387-25465-X_40</w:t>
      </w:r>
    </w:p>
    <w:p w14:paraId="1E2E0B38" w14:textId="77777777" w:rsidR="00311774" w:rsidRPr="00311774" w:rsidRDefault="00311774" w:rsidP="00311774">
      <w:pPr>
        <w:pStyle w:val="Bibliography"/>
        <w:rPr>
          <w:rFonts w:ascii="Calibri"/>
        </w:rPr>
      </w:pPr>
      <w:r w:rsidRPr="00311774">
        <w:rPr>
          <w:rFonts w:ascii="Calibri"/>
        </w:rPr>
        <w:t>25.</w:t>
      </w:r>
      <w:r w:rsidRPr="00311774">
        <w:rPr>
          <w:rFonts w:ascii="Calibri"/>
        </w:rPr>
        <w:tab/>
        <w:t xml:space="preserve">He, H. &amp; Garcia, E. A. Learning from Imbalanced Data. </w:t>
      </w:r>
      <w:r w:rsidRPr="00311774">
        <w:rPr>
          <w:rFonts w:ascii="Calibri"/>
          <w:i/>
          <w:iCs/>
        </w:rPr>
        <w:t xml:space="preserve">IEEE Trans. </w:t>
      </w:r>
      <w:proofErr w:type="spellStart"/>
      <w:r w:rsidRPr="00311774">
        <w:rPr>
          <w:rFonts w:ascii="Calibri"/>
          <w:i/>
          <w:iCs/>
        </w:rPr>
        <w:t>Knowl</w:t>
      </w:r>
      <w:proofErr w:type="spellEnd"/>
      <w:r w:rsidRPr="00311774">
        <w:rPr>
          <w:rFonts w:ascii="Calibri"/>
          <w:i/>
          <w:iCs/>
        </w:rPr>
        <w:t>. Data Eng.</w:t>
      </w:r>
      <w:r w:rsidRPr="00311774">
        <w:rPr>
          <w:rFonts w:ascii="Calibri"/>
        </w:rPr>
        <w:t xml:space="preserve"> </w:t>
      </w:r>
      <w:r w:rsidRPr="00311774">
        <w:rPr>
          <w:rFonts w:ascii="Calibri"/>
          <w:b/>
          <w:bCs/>
        </w:rPr>
        <w:t>21,</w:t>
      </w:r>
      <w:r w:rsidRPr="00311774">
        <w:rPr>
          <w:rFonts w:ascii="Calibri"/>
        </w:rPr>
        <w:t xml:space="preserve"> 1263–1284 (2009).</w:t>
      </w:r>
    </w:p>
    <w:p w14:paraId="6771188A" w14:textId="77777777" w:rsidR="00311774" w:rsidRPr="00311774" w:rsidRDefault="00311774" w:rsidP="00311774">
      <w:pPr>
        <w:pStyle w:val="Bibliography"/>
        <w:rPr>
          <w:rFonts w:ascii="Calibri"/>
        </w:rPr>
      </w:pPr>
      <w:r w:rsidRPr="00311774">
        <w:rPr>
          <w:rFonts w:ascii="Calibri"/>
        </w:rPr>
        <w:lastRenderedPageBreak/>
        <w:t>26.</w:t>
      </w:r>
      <w:r w:rsidRPr="00311774">
        <w:rPr>
          <w:rFonts w:ascii="Calibri"/>
        </w:rPr>
        <w:tab/>
        <w:t xml:space="preserve">Huang, Y.-M. &amp; Du, S.-X. Weighted support vector machine for classification with uneven training class sizes. in </w:t>
      </w:r>
      <w:proofErr w:type="gramStart"/>
      <w:r w:rsidRPr="00311774">
        <w:rPr>
          <w:rFonts w:ascii="Calibri"/>
          <w:i/>
          <w:iCs/>
        </w:rPr>
        <w:t>2005</w:t>
      </w:r>
      <w:proofErr w:type="gramEnd"/>
      <w:r w:rsidRPr="00311774">
        <w:rPr>
          <w:rFonts w:ascii="Calibri"/>
          <w:i/>
          <w:iCs/>
        </w:rPr>
        <w:t xml:space="preserve"> International Conference on Machine Learning and Cybernetics</w:t>
      </w:r>
      <w:r w:rsidRPr="00311774">
        <w:rPr>
          <w:rFonts w:ascii="Calibri"/>
        </w:rPr>
        <w:t xml:space="preserve"> </w:t>
      </w:r>
      <w:r w:rsidRPr="00311774">
        <w:rPr>
          <w:rFonts w:ascii="Calibri"/>
          <w:b/>
          <w:bCs/>
        </w:rPr>
        <w:t>7,</w:t>
      </w:r>
      <w:r w:rsidRPr="00311774">
        <w:rPr>
          <w:rFonts w:ascii="Calibri"/>
        </w:rPr>
        <w:t xml:space="preserve"> 4365–4369 Vol. 7 (2005).</w:t>
      </w:r>
    </w:p>
    <w:p w14:paraId="78C764FC" w14:textId="77777777" w:rsidR="00311774" w:rsidRPr="00311774" w:rsidRDefault="00311774" w:rsidP="00311774">
      <w:pPr>
        <w:pStyle w:val="Bibliography"/>
        <w:rPr>
          <w:rFonts w:ascii="Calibri"/>
        </w:rPr>
      </w:pPr>
      <w:r w:rsidRPr="00311774">
        <w:rPr>
          <w:rFonts w:ascii="Calibri"/>
        </w:rPr>
        <w:t>27.</w:t>
      </w:r>
      <w:r w:rsidRPr="00311774">
        <w:rPr>
          <w:rFonts w:ascii="Calibri"/>
        </w:rPr>
        <w:tab/>
        <w:t xml:space="preserve">Anders, S. &amp; Huber, W. Differential expression analysis for sequence count data. </w:t>
      </w:r>
      <w:r w:rsidRPr="00311774">
        <w:rPr>
          <w:rFonts w:ascii="Calibri"/>
          <w:i/>
          <w:iCs/>
        </w:rPr>
        <w:t>Genome Biol.</w:t>
      </w:r>
      <w:r w:rsidRPr="00311774">
        <w:rPr>
          <w:rFonts w:ascii="Calibri"/>
        </w:rPr>
        <w:t xml:space="preserve"> </w:t>
      </w:r>
      <w:r w:rsidRPr="00311774">
        <w:rPr>
          <w:rFonts w:ascii="Calibri"/>
          <w:b/>
          <w:bCs/>
        </w:rPr>
        <w:t>11,</w:t>
      </w:r>
      <w:r w:rsidRPr="00311774">
        <w:rPr>
          <w:rFonts w:ascii="Calibri"/>
        </w:rPr>
        <w:t xml:space="preserve"> R106 (2010).</w:t>
      </w:r>
    </w:p>
    <w:p w14:paraId="147A053F" w14:textId="77777777" w:rsidR="00311774" w:rsidRPr="00311774" w:rsidRDefault="00311774" w:rsidP="00311774">
      <w:pPr>
        <w:pStyle w:val="Bibliography"/>
        <w:rPr>
          <w:rFonts w:ascii="Calibri"/>
        </w:rPr>
      </w:pPr>
      <w:r w:rsidRPr="00311774">
        <w:rPr>
          <w:rFonts w:ascii="Calibri"/>
        </w:rPr>
        <w:t>28.</w:t>
      </w:r>
      <w:r w:rsidRPr="00311774">
        <w:rPr>
          <w:rFonts w:ascii="Calibri"/>
        </w:rPr>
        <w:tab/>
        <w:t xml:space="preserve">Chang, C.-C. &amp; Lin, C.-J. LIBSVM: A Library for Support Vector Machines. </w:t>
      </w:r>
      <w:r w:rsidRPr="00311774">
        <w:rPr>
          <w:rFonts w:ascii="Calibri"/>
          <w:i/>
          <w:iCs/>
        </w:rPr>
        <w:t xml:space="preserve">ACM Trans </w:t>
      </w:r>
      <w:proofErr w:type="spellStart"/>
      <w:r w:rsidRPr="00311774">
        <w:rPr>
          <w:rFonts w:ascii="Calibri"/>
          <w:i/>
          <w:iCs/>
        </w:rPr>
        <w:t>Intell</w:t>
      </w:r>
      <w:proofErr w:type="spellEnd"/>
      <w:r w:rsidRPr="00311774">
        <w:rPr>
          <w:rFonts w:ascii="Calibri"/>
          <w:i/>
          <w:iCs/>
        </w:rPr>
        <w:t xml:space="preserve"> </w:t>
      </w:r>
      <w:proofErr w:type="spellStart"/>
      <w:r w:rsidRPr="00311774">
        <w:rPr>
          <w:rFonts w:ascii="Calibri"/>
          <w:i/>
          <w:iCs/>
        </w:rPr>
        <w:t>Syst</w:t>
      </w:r>
      <w:proofErr w:type="spellEnd"/>
      <w:r w:rsidRPr="00311774">
        <w:rPr>
          <w:rFonts w:ascii="Calibri"/>
          <w:i/>
          <w:iCs/>
        </w:rPr>
        <w:t xml:space="preserve"> </w:t>
      </w:r>
      <w:proofErr w:type="spellStart"/>
      <w:r w:rsidRPr="00311774">
        <w:rPr>
          <w:rFonts w:ascii="Calibri"/>
          <w:i/>
          <w:iCs/>
        </w:rPr>
        <w:t>Technol</w:t>
      </w:r>
      <w:proofErr w:type="spellEnd"/>
      <w:r w:rsidRPr="00311774">
        <w:rPr>
          <w:rFonts w:ascii="Calibri"/>
        </w:rPr>
        <w:t xml:space="preserve"> </w:t>
      </w:r>
      <w:r w:rsidRPr="00311774">
        <w:rPr>
          <w:rFonts w:ascii="Calibri"/>
          <w:b/>
          <w:bCs/>
        </w:rPr>
        <w:t>2,</w:t>
      </w:r>
      <w:r w:rsidRPr="00311774">
        <w:rPr>
          <w:rFonts w:ascii="Calibri"/>
        </w:rPr>
        <w:t xml:space="preserve"> 27:1–27:27 (2011).</w:t>
      </w:r>
    </w:p>
    <w:p w14:paraId="2827F25E" w14:textId="77777777" w:rsidR="00311774" w:rsidRPr="00311774" w:rsidRDefault="00311774" w:rsidP="00311774">
      <w:pPr>
        <w:pStyle w:val="Bibliography"/>
        <w:rPr>
          <w:rFonts w:ascii="Calibri"/>
        </w:rPr>
      </w:pPr>
      <w:r w:rsidRPr="00311774">
        <w:rPr>
          <w:rFonts w:ascii="Calibri"/>
        </w:rPr>
        <w:t>29.</w:t>
      </w:r>
      <w:r w:rsidRPr="00311774">
        <w:rPr>
          <w:rFonts w:ascii="Calibri"/>
        </w:rPr>
        <w:tab/>
        <w:t xml:space="preserve">Yang, Y. An Evaluation of Statistical Approaches to Text Categorization. </w:t>
      </w:r>
      <w:r w:rsidRPr="00311774">
        <w:rPr>
          <w:rFonts w:ascii="Calibri"/>
          <w:i/>
          <w:iCs/>
        </w:rPr>
        <w:t xml:space="preserve">Inf. </w:t>
      </w:r>
      <w:proofErr w:type="spellStart"/>
      <w:r w:rsidRPr="00311774">
        <w:rPr>
          <w:rFonts w:ascii="Calibri"/>
          <w:i/>
          <w:iCs/>
        </w:rPr>
        <w:t>Retr</w:t>
      </w:r>
      <w:proofErr w:type="spellEnd"/>
      <w:r w:rsidRPr="00311774">
        <w:rPr>
          <w:rFonts w:ascii="Calibri"/>
          <w:i/>
          <w:iCs/>
        </w:rPr>
        <w:t>.</w:t>
      </w:r>
      <w:r w:rsidRPr="00311774">
        <w:rPr>
          <w:rFonts w:ascii="Calibri"/>
        </w:rPr>
        <w:t xml:space="preserve"> </w:t>
      </w:r>
      <w:r w:rsidRPr="00311774">
        <w:rPr>
          <w:rFonts w:ascii="Calibri"/>
          <w:b/>
          <w:bCs/>
        </w:rPr>
        <w:t>1,</w:t>
      </w:r>
      <w:r w:rsidRPr="00311774">
        <w:rPr>
          <w:rFonts w:ascii="Calibri"/>
        </w:rPr>
        <w:t xml:space="preserve"> 69–90 (1999).</w:t>
      </w:r>
      <w:bookmarkStart w:id="1" w:name="_GoBack"/>
      <w:bookmarkEnd w:id="1"/>
    </w:p>
    <w:p w14:paraId="1F89C7A2" w14:textId="77777777" w:rsidR="00311774" w:rsidRPr="00311774" w:rsidRDefault="00311774" w:rsidP="00311774">
      <w:pPr>
        <w:pStyle w:val="Bibliography"/>
        <w:rPr>
          <w:rFonts w:ascii="Calibri"/>
        </w:rPr>
      </w:pPr>
      <w:r w:rsidRPr="00311774">
        <w:rPr>
          <w:rFonts w:ascii="Calibri"/>
        </w:rPr>
        <w:t>30.</w:t>
      </w:r>
      <w:r w:rsidRPr="00311774">
        <w:rPr>
          <w:rFonts w:ascii="Calibri"/>
        </w:rPr>
        <w:tab/>
      </w:r>
      <w:proofErr w:type="spellStart"/>
      <w:r w:rsidRPr="00311774">
        <w:rPr>
          <w:rFonts w:ascii="Calibri"/>
        </w:rPr>
        <w:t>Ghamrawi</w:t>
      </w:r>
      <w:proofErr w:type="spellEnd"/>
      <w:r w:rsidRPr="00311774">
        <w:rPr>
          <w:rFonts w:ascii="Calibri"/>
        </w:rPr>
        <w:t>, N. &amp; McCallum, A. Collective Multi-</w:t>
      </w:r>
      <w:proofErr w:type="gramStart"/>
      <w:r w:rsidRPr="00311774">
        <w:rPr>
          <w:rFonts w:ascii="Calibri"/>
        </w:rPr>
        <w:t>label</w:t>
      </w:r>
      <w:proofErr w:type="gramEnd"/>
      <w:r w:rsidRPr="00311774">
        <w:rPr>
          <w:rFonts w:ascii="Calibri"/>
        </w:rPr>
        <w:t xml:space="preserve"> Classification. in </w:t>
      </w:r>
      <w:r w:rsidRPr="00311774">
        <w:rPr>
          <w:rFonts w:ascii="Calibri"/>
          <w:i/>
          <w:iCs/>
        </w:rPr>
        <w:t>Proceedings of the 14th ACM International Conference on Information and Knowledge Management</w:t>
      </w:r>
      <w:r w:rsidRPr="00311774">
        <w:rPr>
          <w:rFonts w:ascii="Calibri"/>
        </w:rPr>
        <w:t xml:space="preserve"> 195–200 (ACM, 2005). doi:10.1145/1099554.1099591</w:t>
      </w:r>
    </w:p>
    <w:p w14:paraId="14992F45" w14:textId="15A56DA0" w:rsidR="00096A40" w:rsidRDefault="000717DC" w:rsidP="00270FF3">
      <w:pPr>
        <w:pStyle w:val="Bibliography"/>
        <w:rPr>
          <w:rFonts w:ascii="Calibri"/>
        </w:rPr>
      </w:pPr>
      <w:r>
        <w:rPr>
          <w:rFonts w:ascii="Calibri"/>
        </w:rPr>
        <w:fldChar w:fldCharType="end"/>
      </w:r>
    </w:p>
    <w:p w14:paraId="740F2497" w14:textId="77777777" w:rsidR="00F21378" w:rsidRPr="00442EA1" w:rsidRDefault="00F21378" w:rsidP="00442EA1"/>
    <w:p w14:paraId="5076BE31" w14:textId="3E2A920B" w:rsidR="00F21378" w:rsidRDefault="00F21378" w:rsidP="00F21378">
      <w:pPr>
        <w:pStyle w:val="Heading2"/>
      </w:pPr>
      <w:r>
        <w:t>Acknowledgments</w:t>
      </w:r>
    </w:p>
    <w:p w14:paraId="03FB9A3D" w14:textId="57A24702" w:rsidR="00F21378" w:rsidRDefault="00F21378" w:rsidP="002F6613">
      <w:r>
        <w:t xml:space="preserve">This study was funded by </w:t>
      </w:r>
      <w:r w:rsidRPr="001D240C">
        <w:t>Army Research Office (ARO,) grant W911NF-12-1-0390</w:t>
      </w:r>
      <w:r w:rsidR="00270FF3">
        <w:t xml:space="preserve"> to</w:t>
      </w:r>
      <w:r>
        <w:t xml:space="preserve"> COW</w:t>
      </w:r>
      <w:r w:rsidR="00270FF3">
        <w:t xml:space="preserve">. </w:t>
      </w:r>
      <w:r>
        <w:t>COW also acknowledges support from the NIH (</w:t>
      </w:r>
      <w:r w:rsidRPr="001D240C">
        <w:t>R01 GM08</w:t>
      </w:r>
      <w:r>
        <w:t>8344,</w:t>
      </w:r>
      <w:r w:rsidRPr="001D240C">
        <w:t xml:space="preserve"> R01 AI120560</w:t>
      </w:r>
      <w:r>
        <w:t>) and the NSF (</w:t>
      </w:r>
      <w:r w:rsidRPr="001D240C">
        <w:t>Coopera</w:t>
      </w:r>
      <w:r>
        <w:t xml:space="preserve">tive agreement no. DBI-0939454, </w:t>
      </w:r>
      <w:r w:rsidRPr="001D240C">
        <w:t>BEACON Center</w:t>
      </w:r>
      <w:r>
        <w:t xml:space="preserve">). </w:t>
      </w:r>
      <w:r w:rsidRPr="001D240C">
        <w:t>The Texas Advanced Computing Center (TACC) at The University of Texas at Austin provided high-performance computing resources.</w:t>
      </w:r>
      <w:r w:rsidR="00141DB7">
        <w:t xml:space="preserve"> </w:t>
      </w:r>
    </w:p>
    <w:p w14:paraId="75DD93A9" w14:textId="77777777" w:rsidR="00F21378" w:rsidRPr="00F21378" w:rsidRDefault="00F21378" w:rsidP="002F6613"/>
    <w:p w14:paraId="316F0C85" w14:textId="6658C07E" w:rsidR="00744E11" w:rsidRDefault="00442EA1" w:rsidP="00442EA1">
      <w:pPr>
        <w:pStyle w:val="Heading2"/>
      </w:pPr>
      <w:r>
        <w:t>Contributions</w:t>
      </w:r>
    </w:p>
    <w:p w14:paraId="6F350E3C" w14:textId="7386CC2C" w:rsidR="00270FF3" w:rsidRDefault="00270FF3" w:rsidP="00FC41F0">
      <w:r>
        <w:t>M.U.C</w:t>
      </w:r>
      <w:r w:rsidR="00A567C6" w:rsidRPr="00A567C6">
        <w:t xml:space="preserve">, C.O.W. conceived the study and designed the </w:t>
      </w:r>
      <w:r>
        <w:t>pipeline and analyze the data</w:t>
      </w:r>
      <w:r w:rsidR="00A567C6" w:rsidRPr="00A567C6">
        <w:t xml:space="preserve">. </w:t>
      </w:r>
    </w:p>
    <w:p w14:paraId="6B5C5996" w14:textId="77777777" w:rsidR="00270FF3" w:rsidRDefault="00A567C6" w:rsidP="00FC41F0">
      <w:r w:rsidRPr="00A567C6">
        <w:t xml:space="preserve">contributed computer code used for data analysis. </w:t>
      </w:r>
    </w:p>
    <w:p w14:paraId="555F3713" w14:textId="77777777" w:rsidR="00270FF3" w:rsidRDefault="00A567C6" w:rsidP="00FC41F0">
      <w:r w:rsidRPr="00A567C6">
        <w:t>M.U.C</w:t>
      </w:r>
      <w:r w:rsidR="00270FF3">
        <w:t xml:space="preserve">, C.O.V. </w:t>
      </w:r>
      <w:r w:rsidRPr="00A567C6">
        <w:t xml:space="preserve">prepared the figures. </w:t>
      </w:r>
    </w:p>
    <w:p w14:paraId="30EE39C8" w14:textId="22105367" w:rsidR="0018063D" w:rsidRDefault="00A567C6" w:rsidP="00FC41F0">
      <w:r w:rsidRPr="00A567C6">
        <w:t>M.U.C., C.O.W. wrote the initial paper draft. All authors reviewed and edited the final manuscript</w:t>
      </w:r>
    </w:p>
    <w:p w14:paraId="02E2BB94" w14:textId="77777777" w:rsidR="00442EA1" w:rsidRDefault="00442EA1" w:rsidP="00442EA1">
      <w:pPr>
        <w:pStyle w:val="Heading2"/>
      </w:pPr>
      <w:r w:rsidRPr="00442EA1">
        <w:t>Competing interests</w:t>
      </w:r>
    </w:p>
    <w:p w14:paraId="67674EFF" w14:textId="77777777" w:rsidR="00442EA1" w:rsidRDefault="00442EA1" w:rsidP="00442EA1">
      <w:r w:rsidRPr="00442EA1">
        <w:t>The authors declare no competing financial interests.</w:t>
      </w:r>
    </w:p>
    <w:p w14:paraId="762B9087" w14:textId="44B3E873" w:rsidR="00442EA1" w:rsidRPr="00073712" w:rsidRDefault="00442EA1" w:rsidP="00FC41F0"/>
    <w:sectPr w:rsidR="00442EA1" w:rsidRPr="00073712" w:rsidSect="00027230">
      <w:footerReference w:type="even" r:id="rId11"/>
      <w:footerReference w:type="default" r:id="rId12"/>
      <w:pgSz w:w="12240" w:h="15840"/>
      <w:pgMar w:top="547"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ehmet Umut CAGLAR" w:date="2017-04-21T14:27:00Z" w:initials="MUC">
    <w:p w14:paraId="4EA57D87" w14:textId="3DCD8D51" w:rsidR="009156E8" w:rsidRDefault="009156E8">
      <w:pPr>
        <w:pStyle w:val="CommentText"/>
      </w:pPr>
      <w:r>
        <w:rPr>
          <w:rStyle w:val="CommentReference"/>
        </w:rPr>
        <w:annotationRef/>
      </w:r>
    </w:p>
    <w:p w14:paraId="11B33E23" w14:textId="34489323" w:rsidR="009156E8" w:rsidRDefault="009156E8">
      <w:pPr>
        <w:pStyle w:val="CommentText"/>
      </w:pPr>
      <w:r>
        <w:t>This sentence by itself explains the research direction and what is the missing piece in literature.</w:t>
      </w:r>
      <w:r>
        <w:br/>
      </w:r>
      <w:r>
        <w:br/>
        <w:t>It has the information needed for all the two paragraphs of introduction</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1B33E2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C586BC" w14:textId="77777777" w:rsidR="00385C59" w:rsidRDefault="00385C59" w:rsidP="00522EEC">
      <w:r>
        <w:separator/>
      </w:r>
    </w:p>
  </w:endnote>
  <w:endnote w:type="continuationSeparator" w:id="0">
    <w:p w14:paraId="7C28FA48" w14:textId="77777777" w:rsidR="00385C59" w:rsidRDefault="00385C59"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2173AD" w:rsidRDefault="002173A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2173AD" w:rsidRDefault="002173AD"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2173AD" w:rsidRDefault="002173A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11774">
      <w:rPr>
        <w:rStyle w:val="PageNumber"/>
        <w:noProof/>
      </w:rPr>
      <w:t>7</w:t>
    </w:r>
    <w:r>
      <w:rPr>
        <w:rStyle w:val="PageNumber"/>
      </w:rPr>
      <w:fldChar w:fldCharType="end"/>
    </w:r>
  </w:p>
  <w:p w14:paraId="7B2AAECF" w14:textId="77777777" w:rsidR="002173AD" w:rsidRDefault="002173AD"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461641" w14:textId="77777777" w:rsidR="00385C59" w:rsidRDefault="00385C59" w:rsidP="00522EEC">
      <w:r>
        <w:separator/>
      </w:r>
    </w:p>
  </w:footnote>
  <w:footnote w:type="continuationSeparator" w:id="0">
    <w:p w14:paraId="22CCBC55" w14:textId="77777777" w:rsidR="00385C59" w:rsidRDefault="00385C59"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03D3987"/>
    <w:multiLevelType w:val="hybridMultilevel"/>
    <w:tmpl w:val="50984D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CB7E5E"/>
    <w:multiLevelType w:val="hybridMultilevel"/>
    <w:tmpl w:val="84680E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8884460"/>
    <w:multiLevelType w:val="hybridMultilevel"/>
    <w:tmpl w:val="4D1475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6A60E19"/>
    <w:multiLevelType w:val="hybridMultilevel"/>
    <w:tmpl w:val="2646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7"/>
  </w:num>
  <w:num w:numId="4">
    <w:abstractNumId w:val="5"/>
  </w:num>
  <w:num w:numId="5">
    <w:abstractNumId w:val="4"/>
  </w:num>
  <w:num w:numId="6">
    <w:abstractNumId w:val="6"/>
  </w:num>
  <w:num w:numId="7">
    <w:abstractNumId w:val="2"/>
  </w:num>
  <w:num w:numId="8">
    <w:abstractNumId w:val="1"/>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56BD"/>
    <w:rsid w:val="00006B59"/>
    <w:rsid w:val="00007260"/>
    <w:rsid w:val="000106AF"/>
    <w:rsid w:val="00013232"/>
    <w:rsid w:val="000137D5"/>
    <w:rsid w:val="000152B2"/>
    <w:rsid w:val="000157A9"/>
    <w:rsid w:val="00015BEF"/>
    <w:rsid w:val="00015C6E"/>
    <w:rsid w:val="00017941"/>
    <w:rsid w:val="000218CE"/>
    <w:rsid w:val="00025D52"/>
    <w:rsid w:val="00025E72"/>
    <w:rsid w:val="00026777"/>
    <w:rsid w:val="00027230"/>
    <w:rsid w:val="00027E59"/>
    <w:rsid w:val="000331F9"/>
    <w:rsid w:val="00033329"/>
    <w:rsid w:val="00033B12"/>
    <w:rsid w:val="00040964"/>
    <w:rsid w:val="00040FF3"/>
    <w:rsid w:val="00043BB9"/>
    <w:rsid w:val="00044BD7"/>
    <w:rsid w:val="0004760D"/>
    <w:rsid w:val="00047958"/>
    <w:rsid w:val="0005136E"/>
    <w:rsid w:val="000543FF"/>
    <w:rsid w:val="00054918"/>
    <w:rsid w:val="0006075A"/>
    <w:rsid w:val="000637F5"/>
    <w:rsid w:val="00065BCB"/>
    <w:rsid w:val="00066655"/>
    <w:rsid w:val="0007017B"/>
    <w:rsid w:val="00071039"/>
    <w:rsid w:val="000717DC"/>
    <w:rsid w:val="00073712"/>
    <w:rsid w:val="00073CBC"/>
    <w:rsid w:val="00075858"/>
    <w:rsid w:val="00075D89"/>
    <w:rsid w:val="00077A08"/>
    <w:rsid w:val="00077A7E"/>
    <w:rsid w:val="0008093B"/>
    <w:rsid w:val="00080EFE"/>
    <w:rsid w:val="00082143"/>
    <w:rsid w:val="00082F2D"/>
    <w:rsid w:val="00085507"/>
    <w:rsid w:val="0009107B"/>
    <w:rsid w:val="00092881"/>
    <w:rsid w:val="00092BE1"/>
    <w:rsid w:val="00092E0B"/>
    <w:rsid w:val="00093B7A"/>
    <w:rsid w:val="00093E5D"/>
    <w:rsid w:val="000940E3"/>
    <w:rsid w:val="00095837"/>
    <w:rsid w:val="00095A90"/>
    <w:rsid w:val="00096A40"/>
    <w:rsid w:val="00096BE9"/>
    <w:rsid w:val="000A0263"/>
    <w:rsid w:val="000A2AE7"/>
    <w:rsid w:val="000A3282"/>
    <w:rsid w:val="000A633B"/>
    <w:rsid w:val="000A7AC3"/>
    <w:rsid w:val="000B2CC7"/>
    <w:rsid w:val="000B6E87"/>
    <w:rsid w:val="000C2150"/>
    <w:rsid w:val="000C3DF2"/>
    <w:rsid w:val="000C6022"/>
    <w:rsid w:val="000D14DA"/>
    <w:rsid w:val="000D1BCF"/>
    <w:rsid w:val="000D2145"/>
    <w:rsid w:val="000D73E0"/>
    <w:rsid w:val="000D74E5"/>
    <w:rsid w:val="000D7EA7"/>
    <w:rsid w:val="000E06AE"/>
    <w:rsid w:val="000E1868"/>
    <w:rsid w:val="000E22E3"/>
    <w:rsid w:val="000E472D"/>
    <w:rsid w:val="000E6A0F"/>
    <w:rsid w:val="000E701E"/>
    <w:rsid w:val="000F0D95"/>
    <w:rsid w:val="0010034A"/>
    <w:rsid w:val="0010083E"/>
    <w:rsid w:val="0010248A"/>
    <w:rsid w:val="001037C7"/>
    <w:rsid w:val="0010485A"/>
    <w:rsid w:val="00105086"/>
    <w:rsid w:val="001072E5"/>
    <w:rsid w:val="00112B0F"/>
    <w:rsid w:val="00112FDC"/>
    <w:rsid w:val="00113A20"/>
    <w:rsid w:val="001146A4"/>
    <w:rsid w:val="00114B2A"/>
    <w:rsid w:val="00114B36"/>
    <w:rsid w:val="00115B48"/>
    <w:rsid w:val="00117C60"/>
    <w:rsid w:val="001212B6"/>
    <w:rsid w:val="00121F48"/>
    <w:rsid w:val="00122B77"/>
    <w:rsid w:val="001239B2"/>
    <w:rsid w:val="001249F4"/>
    <w:rsid w:val="00125D7D"/>
    <w:rsid w:val="00125E77"/>
    <w:rsid w:val="0012689C"/>
    <w:rsid w:val="001276A2"/>
    <w:rsid w:val="00131079"/>
    <w:rsid w:val="0013120E"/>
    <w:rsid w:val="00131B9D"/>
    <w:rsid w:val="0013216C"/>
    <w:rsid w:val="00133FB9"/>
    <w:rsid w:val="001352EA"/>
    <w:rsid w:val="00135710"/>
    <w:rsid w:val="001369DE"/>
    <w:rsid w:val="00140942"/>
    <w:rsid w:val="00141DB7"/>
    <w:rsid w:val="00142373"/>
    <w:rsid w:val="001440DB"/>
    <w:rsid w:val="00144285"/>
    <w:rsid w:val="00144A87"/>
    <w:rsid w:val="00144E06"/>
    <w:rsid w:val="0014521F"/>
    <w:rsid w:val="00146A6C"/>
    <w:rsid w:val="001477BA"/>
    <w:rsid w:val="0014794F"/>
    <w:rsid w:val="00147C5D"/>
    <w:rsid w:val="00147D04"/>
    <w:rsid w:val="00150EA6"/>
    <w:rsid w:val="001520BE"/>
    <w:rsid w:val="001524AC"/>
    <w:rsid w:val="0015350C"/>
    <w:rsid w:val="00156779"/>
    <w:rsid w:val="00156DE9"/>
    <w:rsid w:val="00161AB8"/>
    <w:rsid w:val="00162DB1"/>
    <w:rsid w:val="00163D14"/>
    <w:rsid w:val="00164066"/>
    <w:rsid w:val="00165313"/>
    <w:rsid w:val="00166861"/>
    <w:rsid w:val="001731D5"/>
    <w:rsid w:val="001748B7"/>
    <w:rsid w:val="00175061"/>
    <w:rsid w:val="00175D58"/>
    <w:rsid w:val="001762FB"/>
    <w:rsid w:val="00176A0E"/>
    <w:rsid w:val="00176D80"/>
    <w:rsid w:val="0018063D"/>
    <w:rsid w:val="00183052"/>
    <w:rsid w:val="0018334C"/>
    <w:rsid w:val="0018344D"/>
    <w:rsid w:val="0018471F"/>
    <w:rsid w:val="00186D36"/>
    <w:rsid w:val="00195CF8"/>
    <w:rsid w:val="00195F58"/>
    <w:rsid w:val="0019638C"/>
    <w:rsid w:val="00196B75"/>
    <w:rsid w:val="001A087C"/>
    <w:rsid w:val="001A2BE7"/>
    <w:rsid w:val="001A3CEB"/>
    <w:rsid w:val="001B0458"/>
    <w:rsid w:val="001B146F"/>
    <w:rsid w:val="001B1A87"/>
    <w:rsid w:val="001B1A8D"/>
    <w:rsid w:val="001B1B6F"/>
    <w:rsid w:val="001B74DF"/>
    <w:rsid w:val="001B76EC"/>
    <w:rsid w:val="001C2662"/>
    <w:rsid w:val="001C2934"/>
    <w:rsid w:val="001C41CE"/>
    <w:rsid w:val="001C4606"/>
    <w:rsid w:val="001C5445"/>
    <w:rsid w:val="001C6B4F"/>
    <w:rsid w:val="001D046D"/>
    <w:rsid w:val="001D0D08"/>
    <w:rsid w:val="001D240C"/>
    <w:rsid w:val="001D53B4"/>
    <w:rsid w:val="001D5AC3"/>
    <w:rsid w:val="001D7CD0"/>
    <w:rsid w:val="001E0F72"/>
    <w:rsid w:val="001E2818"/>
    <w:rsid w:val="001E33D0"/>
    <w:rsid w:val="001E45EC"/>
    <w:rsid w:val="001E4DEA"/>
    <w:rsid w:val="001E6E35"/>
    <w:rsid w:val="001F2500"/>
    <w:rsid w:val="001F3501"/>
    <w:rsid w:val="002006F0"/>
    <w:rsid w:val="00202CB5"/>
    <w:rsid w:val="002066C5"/>
    <w:rsid w:val="0021376A"/>
    <w:rsid w:val="00215531"/>
    <w:rsid w:val="002173AD"/>
    <w:rsid w:val="0022078F"/>
    <w:rsid w:val="00222C86"/>
    <w:rsid w:val="00223EAB"/>
    <w:rsid w:val="00225D06"/>
    <w:rsid w:val="00226769"/>
    <w:rsid w:val="0022756B"/>
    <w:rsid w:val="002275D6"/>
    <w:rsid w:val="00230426"/>
    <w:rsid w:val="00231DE7"/>
    <w:rsid w:val="0023372E"/>
    <w:rsid w:val="002345FD"/>
    <w:rsid w:val="002358EE"/>
    <w:rsid w:val="00236284"/>
    <w:rsid w:val="00236FC0"/>
    <w:rsid w:val="002374D9"/>
    <w:rsid w:val="00237F62"/>
    <w:rsid w:val="002461AB"/>
    <w:rsid w:val="002512FD"/>
    <w:rsid w:val="002542F9"/>
    <w:rsid w:val="00254379"/>
    <w:rsid w:val="00256C78"/>
    <w:rsid w:val="002577BD"/>
    <w:rsid w:val="00261D91"/>
    <w:rsid w:val="002620FC"/>
    <w:rsid w:val="00262505"/>
    <w:rsid w:val="00264187"/>
    <w:rsid w:val="00264753"/>
    <w:rsid w:val="00266E8D"/>
    <w:rsid w:val="00266F46"/>
    <w:rsid w:val="0026742C"/>
    <w:rsid w:val="00270FF3"/>
    <w:rsid w:val="00271076"/>
    <w:rsid w:val="0027159B"/>
    <w:rsid w:val="0027166C"/>
    <w:rsid w:val="00271881"/>
    <w:rsid w:val="00271D41"/>
    <w:rsid w:val="002722BC"/>
    <w:rsid w:val="00272744"/>
    <w:rsid w:val="002741BA"/>
    <w:rsid w:val="00274E30"/>
    <w:rsid w:val="00275DDB"/>
    <w:rsid w:val="00276618"/>
    <w:rsid w:val="0028391D"/>
    <w:rsid w:val="002840C6"/>
    <w:rsid w:val="0028472E"/>
    <w:rsid w:val="00286CCC"/>
    <w:rsid w:val="00291773"/>
    <w:rsid w:val="00291C08"/>
    <w:rsid w:val="00291EBD"/>
    <w:rsid w:val="0029415A"/>
    <w:rsid w:val="00294D1E"/>
    <w:rsid w:val="002950D1"/>
    <w:rsid w:val="00296B35"/>
    <w:rsid w:val="00297DF6"/>
    <w:rsid w:val="002A0B70"/>
    <w:rsid w:val="002A0FCA"/>
    <w:rsid w:val="002A1375"/>
    <w:rsid w:val="002A151E"/>
    <w:rsid w:val="002A28E7"/>
    <w:rsid w:val="002A44B2"/>
    <w:rsid w:val="002A6290"/>
    <w:rsid w:val="002A6E4A"/>
    <w:rsid w:val="002B1E5C"/>
    <w:rsid w:val="002B40D1"/>
    <w:rsid w:val="002B428C"/>
    <w:rsid w:val="002B4B63"/>
    <w:rsid w:val="002B4F78"/>
    <w:rsid w:val="002B581E"/>
    <w:rsid w:val="002B5D02"/>
    <w:rsid w:val="002B7B6B"/>
    <w:rsid w:val="002C2528"/>
    <w:rsid w:val="002C37BA"/>
    <w:rsid w:val="002C5D75"/>
    <w:rsid w:val="002D1D51"/>
    <w:rsid w:val="002D55DA"/>
    <w:rsid w:val="002D619C"/>
    <w:rsid w:val="002D6B60"/>
    <w:rsid w:val="002D6E22"/>
    <w:rsid w:val="002D77FB"/>
    <w:rsid w:val="002E0429"/>
    <w:rsid w:val="002E09F1"/>
    <w:rsid w:val="002E44C6"/>
    <w:rsid w:val="002E584D"/>
    <w:rsid w:val="002E5C5C"/>
    <w:rsid w:val="002F26EF"/>
    <w:rsid w:val="002F39D1"/>
    <w:rsid w:val="002F57AD"/>
    <w:rsid w:val="002F6613"/>
    <w:rsid w:val="0030374E"/>
    <w:rsid w:val="003067F7"/>
    <w:rsid w:val="00311020"/>
    <w:rsid w:val="00311774"/>
    <w:rsid w:val="00311BC1"/>
    <w:rsid w:val="00311C74"/>
    <w:rsid w:val="003121F4"/>
    <w:rsid w:val="00315216"/>
    <w:rsid w:val="003152BA"/>
    <w:rsid w:val="00316923"/>
    <w:rsid w:val="00316CB1"/>
    <w:rsid w:val="0032028B"/>
    <w:rsid w:val="00321ADC"/>
    <w:rsid w:val="003229CF"/>
    <w:rsid w:val="00323791"/>
    <w:rsid w:val="00325A61"/>
    <w:rsid w:val="00326987"/>
    <w:rsid w:val="00330759"/>
    <w:rsid w:val="0033252D"/>
    <w:rsid w:val="003361CF"/>
    <w:rsid w:val="003367F9"/>
    <w:rsid w:val="0033763B"/>
    <w:rsid w:val="00340860"/>
    <w:rsid w:val="00341FB1"/>
    <w:rsid w:val="00345DA5"/>
    <w:rsid w:val="00346136"/>
    <w:rsid w:val="003472A0"/>
    <w:rsid w:val="0035006B"/>
    <w:rsid w:val="00350671"/>
    <w:rsid w:val="00352962"/>
    <w:rsid w:val="00353D4F"/>
    <w:rsid w:val="00355624"/>
    <w:rsid w:val="00356F8E"/>
    <w:rsid w:val="0036081D"/>
    <w:rsid w:val="00360CF7"/>
    <w:rsid w:val="003641BC"/>
    <w:rsid w:val="0036423C"/>
    <w:rsid w:val="00365D66"/>
    <w:rsid w:val="0036669B"/>
    <w:rsid w:val="00367951"/>
    <w:rsid w:val="00370076"/>
    <w:rsid w:val="0037039B"/>
    <w:rsid w:val="0037061B"/>
    <w:rsid w:val="00370AE2"/>
    <w:rsid w:val="00372924"/>
    <w:rsid w:val="00373658"/>
    <w:rsid w:val="00374CB9"/>
    <w:rsid w:val="00376CDA"/>
    <w:rsid w:val="0037707E"/>
    <w:rsid w:val="00377566"/>
    <w:rsid w:val="003817CA"/>
    <w:rsid w:val="00381DF8"/>
    <w:rsid w:val="0038333A"/>
    <w:rsid w:val="00385382"/>
    <w:rsid w:val="00385C59"/>
    <w:rsid w:val="00385FA0"/>
    <w:rsid w:val="00390078"/>
    <w:rsid w:val="00392D22"/>
    <w:rsid w:val="00393719"/>
    <w:rsid w:val="00393DCB"/>
    <w:rsid w:val="00393FB7"/>
    <w:rsid w:val="00395B2B"/>
    <w:rsid w:val="00395B5F"/>
    <w:rsid w:val="00397891"/>
    <w:rsid w:val="00397900"/>
    <w:rsid w:val="003A14ED"/>
    <w:rsid w:val="003A26CD"/>
    <w:rsid w:val="003A289C"/>
    <w:rsid w:val="003A4943"/>
    <w:rsid w:val="003A513B"/>
    <w:rsid w:val="003A7B7E"/>
    <w:rsid w:val="003B0078"/>
    <w:rsid w:val="003B0527"/>
    <w:rsid w:val="003B220B"/>
    <w:rsid w:val="003B581C"/>
    <w:rsid w:val="003B6152"/>
    <w:rsid w:val="003B79FE"/>
    <w:rsid w:val="003C5C57"/>
    <w:rsid w:val="003C6D84"/>
    <w:rsid w:val="003C7F9C"/>
    <w:rsid w:val="003D29B3"/>
    <w:rsid w:val="003D3736"/>
    <w:rsid w:val="003D76B4"/>
    <w:rsid w:val="003E3019"/>
    <w:rsid w:val="003E404F"/>
    <w:rsid w:val="003E4218"/>
    <w:rsid w:val="003E56A5"/>
    <w:rsid w:val="003E5878"/>
    <w:rsid w:val="003E74D5"/>
    <w:rsid w:val="003F0158"/>
    <w:rsid w:val="003F0E76"/>
    <w:rsid w:val="003F167E"/>
    <w:rsid w:val="003F1B91"/>
    <w:rsid w:val="003F413A"/>
    <w:rsid w:val="003F59FF"/>
    <w:rsid w:val="003F6EA0"/>
    <w:rsid w:val="0040009D"/>
    <w:rsid w:val="00400F64"/>
    <w:rsid w:val="0040122D"/>
    <w:rsid w:val="00402885"/>
    <w:rsid w:val="00402DCD"/>
    <w:rsid w:val="00403971"/>
    <w:rsid w:val="004045F8"/>
    <w:rsid w:val="00405B86"/>
    <w:rsid w:val="004067C4"/>
    <w:rsid w:val="00410AE3"/>
    <w:rsid w:val="00413D87"/>
    <w:rsid w:val="0041515C"/>
    <w:rsid w:val="00417E6E"/>
    <w:rsid w:val="00420E6B"/>
    <w:rsid w:val="00421BD3"/>
    <w:rsid w:val="00421EE0"/>
    <w:rsid w:val="00423E7F"/>
    <w:rsid w:val="00424272"/>
    <w:rsid w:val="0042504E"/>
    <w:rsid w:val="00426B97"/>
    <w:rsid w:val="004274BA"/>
    <w:rsid w:val="004275B7"/>
    <w:rsid w:val="00427DB6"/>
    <w:rsid w:val="00427E9A"/>
    <w:rsid w:val="00432A11"/>
    <w:rsid w:val="004334F7"/>
    <w:rsid w:val="00435168"/>
    <w:rsid w:val="00435700"/>
    <w:rsid w:val="00435E30"/>
    <w:rsid w:val="00440CAA"/>
    <w:rsid w:val="00442EA1"/>
    <w:rsid w:val="00444E9C"/>
    <w:rsid w:val="00445B9E"/>
    <w:rsid w:val="00445CF9"/>
    <w:rsid w:val="00447686"/>
    <w:rsid w:val="00450CD0"/>
    <w:rsid w:val="00452923"/>
    <w:rsid w:val="00453096"/>
    <w:rsid w:val="00454FD3"/>
    <w:rsid w:val="00455305"/>
    <w:rsid w:val="00456F02"/>
    <w:rsid w:val="004571F0"/>
    <w:rsid w:val="004601B4"/>
    <w:rsid w:val="00460421"/>
    <w:rsid w:val="00461799"/>
    <w:rsid w:val="00462887"/>
    <w:rsid w:val="004667CE"/>
    <w:rsid w:val="0046734B"/>
    <w:rsid w:val="004677EA"/>
    <w:rsid w:val="00471487"/>
    <w:rsid w:val="00472012"/>
    <w:rsid w:val="00472806"/>
    <w:rsid w:val="004751DF"/>
    <w:rsid w:val="00475604"/>
    <w:rsid w:val="004760CE"/>
    <w:rsid w:val="00476167"/>
    <w:rsid w:val="00481646"/>
    <w:rsid w:val="00485316"/>
    <w:rsid w:val="0048593D"/>
    <w:rsid w:val="00486F74"/>
    <w:rsid w:val="004912C2"/>
    <w:rsid w:val="0049181C"/>
    <w:rsid w:val="004A0BB3"/>
    <w:rsid w:val="004A0F73"/>
    <w:rsid w:val="004A105C"/>
    <w:rsid w:val="004A15FD"/>
    <w:rsid w:val="004A2C46"/>
    <w:rsid w:val="004A3752"/>
    <w:rsid w:val="004A43FD"/>
    <w:rsid w:val="004A469C"/>
    <w:rsid w:val="004B0E1C"/>
    <w:rsid w:val="004B1085"/>
    <w:rsid w:val="004B29BD"/>
    <w:rsid w:val="004B4247"/>
    <w:rsid w:val="004B4DF8"/>
    <w:rsid w:val="004C204F"/>
    <w:rsid w:val="004C3466"/>
    <w:rsid w:val="004C41BE"/>
    <w:rsid w:val="004C4A78"/>
    <w:rsid w:val="004C4BCC"/>
    <w:rsid w:val="004C5BF9"/>
    <w:rsid w:val="004C5D3B"/>
    <w:rsid w:val="004C645B"/>
    <w:rsid w:val="004C66AC"/>
    <w:rsid w:val="004D00C9"/>
    <w:rsid w:val="004D05E4"/>
    <w:rsid w:val="004D16CE"/>
    <w:rsid w:val="004D2724"/>
    <w:rsid w:val="004D2922"/>
    <w:rsid w:val="004D4F80"/>
    <w:rsid w:val="004D5468"/>
    <w:rsid w:val="004D68D5"/>
    <w:rsid w:val="004E2905"/>
    <w:rsid w:val="004E54CD"/>
    <w:rsid w:val="004F3281"/>
    <w:rsid w:val="004F5B9F"/>
    <w:rsid w:val="004F79A2"/>
    <w:rsid w:val="00500979"/>
    <w:rsid w:val="00502021"/>
    <w:rsid w:val="005023ED"/>
    <w:rsid w:val="00502D23"/>
    <w:rsid w:val="005042E3"/>
    <w:rsid w:val="005047C6"/>
    <w:rsid w:val="00504E78"/>
    <w:rsid w:val="00504EC7"/>
    <w:rsid w:val="00504F91"/>
    <w:rsid w:val="0050611B"/>
    <w:rsid w:val="00506688"/>
    <w:rsid w:val="00506B36"/>
    <w:rsid w:val="0051095E"/>
    <w:rsid w:val="00512BEF"/>
    <w:rsid w:val="00514CB4"/>
    <w:rsid w:val="00517811"/>
    <w:rsid w:val="00521EE1"/>
    <w:rsid w:val="00522EEC"/>
    <w:rsid w:val="00523BA6"/>
    <w:rsid w:val="00526A40"/>
    <w:rsid w:val="00526C9C"/>
    <w:rsid w:val="0053050A"/>
    <w:rsid w:val="00531403"/>
    <w:rsid w:val="00533A03"/>
    <w:rsid w:val="005346B9"/>
    <w:rsid w:val="00540D62"/>
    <w:rsid w:val="00542C1B"/>
    <w:rsid w:val="00544015"/>
    <w:rsid w:val="0054441A"/>
    <w:rsid w:val="00544694"/>
    <w:rsid w:val="00550940"/>
    <w:rsid w:val="00552369"/>
    <w:rsid w:val="005531B3"/>
    <w:rsid w:val="00554522"/>
    <w:rsid w:val="00554AA2"/>
    <w:rsid w:val="005569EE"/>
    <w:rsid w:val="00557AEA"/>
    <w:rsid w:val="00560654"/>
    <w:rsid w:val="00561D83"/>
    <w:rsid w:val="00563529"/>
    <w:rsid w:val="00563777"/>
    <w:rsid w:val="0056488E"/>
    <w:rsid w:val="00566E2F"/>
    <w:rsid w:val="0056715C"/>
    <w:rsid w:val="0057090C"/>
    <w:rsid w:val="00571E88"/>
    <w:rsid w:val="00572BF0"/>
    <w:rsid w:val="0057500F"/>
    <w:rsid w:val="005769CC"/>
    <w:rsid w:val="00577D57"/>
    <w:rsid w:val="0058264D"/>
    <w:rsid w:val="0058534C"/>
    <w:rsid w:val="0058663C"/>
    <w:rsid w:val="00586C8F"/>
    <w:rsid w:val="005870E9"/>
    <w:rsid w:val="005923FC"/>
    <w:rsid w:val="00592D30"/>
    <w:rsid w:val="005931D5"/>
    <w:rsid w:val="00593E95"/>
    <w:rsid w:val="0059625A"/>
    <w:rsid w:val="00596B11"/>
    <w:rsid w:val="00596DC3"/>
    <w:rsid w:val="005974B0"/>
    <w:rsid w:val="005A1491"/>
    <w:rsid w:val="005A2BDD"/>
    <w:rsid w:val="005A2E74"/>
    <w:rsid w:val="005A46FB"/>
    <w:rsid w:val="005A6A99"/>
    <w:rsid w:val="005A6FBF"/>
    <w:rsid w:val="005A744D"/>
    <w:rsid w:val="005B092A"/>
    <w:rsid w:val="005B15D1"/>
    <w:rsid w:val="005B3BAE"/>
    <w:rsid w:val="005B4126"/>
    <w:rsid w:val="005B5BAD"/>
    <w:rsid w:val="005B6450"/>
    <w:rsid w:val="005B7960"/>
    <w:rsid w:val="005C0286"/>
    <w:rsid w:val="005C070C"/>
    <w:rsid w:val="005C33B3"/>
    <w:rsid w:val="005C3847"/>
    <w:rsid w:val="005C3CCF"/>
    <w:rsid w:val="005C56AB"/>
    <w:rsid w:val="005C7429"/>
    <w:rsid w:val="005C7832"/>
    <w:rsid w:val="005D13B2"/>
    <w:rsid w:val="005D21B9"/>
    <w:rsid w:val="005D74F7"/>
    <w:rsid w:val="005E0DA3"/>
    <w:rsid w:val="005E33FB"/>
    <w:rsid w:val="005E3628"/>
    <w:rsid w:val="005E3DDE"/>
    <w:rsid w:val="005E50E4"/>
    <w:rsid w:val="005E5789"/>
    <w:rsid w:val="005E7429"/>
    <w:rsid w:val="005F0BA1"/>
    <w:rsid w:val="005F3944"/>
    <w:rsid w:val="005F56F1"/>
    <w:rsid w:val="00600550"/>
    <w:rsid w:val="00600F88"/>
    <w:rsid w:val="006017FF"/>
    <w:rsid w:val="006041E2"/>
    <w:rsid w:val="00613136"/>
    <w:rsid w:val="006131A8"/>
    <w:rsid w:val="00613D37"/>
    <w:rsid w:val="00614298"/>
    <w:rsid w:val="006178FC"/>
    <w:rsid w:val="0062222B"/>
    <w:rsid w:val="006227A1"/>
    <w:rsid w:val="006232A4"/>
    <w:rsid w:val="00625119"/>
    <w:rsid w:val="006267EB"/>
    <w:rsid w:val="00627009"/>
    <w:rsid w:val="00627141"/>
    <w:rsid w:val="00627EF0"/>
    <w:rsid w:val="006300F6"/>
    <w:rsid w:val="00635190"/>
    <w:rsid w:val="00636571"/>
    <w:rsid w:val="006368CC"/>
    <w:rsid w:val="006371E6"/>
    <w:rsid w:val="006377E5"/>
    <w:rsid w:val="00640049"/>
    <w:rsid w:val="006429BF"/>
    <w:rsid w:val="00642BA9"/>
    <w:rsid w:val="00642EE2"/>
    <w:rsid w:val="006430F3"/>
    <w:rsid w:val="00644790"/>
    <w:rsid w:val="006447E6"/>
    <w:rsid w:val="00645904"/>
    <w:rsid w:val="00646480"/>
    <w:rsid w:val="0064686E"/>
    <w:rsid w:val="00646A8D"/>
    <w:rsid w:val="006473F8"/>
    <w:rsid w:val="00652677"/>
    <w:rsid w:val="00654F73"/>
    <w:rsid w:val="0065518D"/>
    <w:rsid w:val="00657FB0"/>
    <w:rsid w:val="00662F19"/>
    <w:rsid w:val="00663679"/>
    <w:rsid w:val="0066396D"/>
    <w:rsid w:val="00667D70"/>
    <w:rsid w:val="00671714"/>
    <w:rsid w:val="00671923"/>
    <w:rsid w:val="00673748"/>
    <w:rsid w:val="006754E7"/>
    <w:rsid w:val="0067685A"/>
    <w:rsid w:val="00676CA4"/>
    <w:rsid w:val="0067765D"/>
    <w:rsid w:val="0068634E"/>
    <w:rsid w:val="00686A29"/>
    <w:rsid w:val="006871F1"/>
    <w:rsid w:val="00692292"/>
    <w:rsid w:val="006935FB"/>
    <w:rsid w:val="0069413B"/>
    <w:rsid w:val="00694B9C"/>
    <w:rsid w:val="00695892"/>
    <w:rsid w:val="006969BD"/>
    <w:rsid w:val="00696B50"/>
    <w:rsid w:val="00697AE3"/>
    <w:rsid w:val="00697E55"/>
    <w:rsid w:val="006A0436"/>
    <w:rsid w:val="006A4DB0"/>
    <w:rsid w:val="006A595E"/>
    <w:rsid w:val="006A67DB"/>
    <w:rsid w:val="006A6BE2"/>
    <w:rsid w:val="006B03B6"/>
    <w:rsid w:val="006B254B"/>
    <w:rsid w:val="006B48AE"/>
    <w:rsid w:val="006B79A6"/>
    <w:rsid w:val="006B7B8D"/>
    <w:rsid w:val="006C2A2F"/>
    <w:rsid w:val="006C2B82"/>
    <w:rsid w:val="006C41F9"/>
    <w:rsid w:val="006C6E5D"/>
    <w:rsid w:val="006D07EE"/>
    <w:rsid w:val="006D1FF6"/>
    <w:rsid w:val="006D40B2"/>
    <w:rsid w:val="006D466B"/>
    <w:rsid w:val="006D4ABC"/>
    <w:rsid w:val="006D5E96"/>
    <w:rsid w:val="006D6530"/>
    <w:rsid w:val="006D683F"/>
    <w:rsid w:val="006D7E0F"/>
    <w:rsid w:val="006E0094"/>
    <w:rsid w:val="006E1081"/>
    <w:rsid w:val="006E3CAA"/>
    <w:rsid w:val="006E46BD"/>
    <w:rsid w:val="006E4AF3"/>
    <w:rsid w:val="006E4EDD"/>
    <w:rsid w:val="006E5F33"/>
    <w:rsid w:val="006E683D"/>
    <w:rsid w:val="006F005D"/>
    <w:rsid w:val="006F05AA"/>
    <w:rsid w:val="006F0B95"/>
    <w:rsid w:val="006F290A"/>
    <w:rsid w:val="006F2E1A"/>
    <w:rsid w:val="006F4EDA"/>
    <w:rsid w:val="006F590A"/>
    <w:rsid w:val="006F70EB"/>
    <w:rsid w:val="006F7D10"/>
    <w:rsid w:val="00700FBB"/>
    <w:rsid w:val="00701097"/>
    <w:rsid w:val="0070648D"/>
    <w:rsid w:val="007069AD"/>
    <w:rsid w:val="00707C7A"/>
    <w:rsid w:val="00707E1C"/>
    <w:rsid w:val="00707E3B"/>
    <w:rsid w:val="007111BA"/>
    <w:rsid w:val="00713927"/>
    <w:rsid w:val="00714675"/>
    <w:rsid w:val="00715E99"/>
    <w:rsid w:val="00721886"/>
    <w:rsid w:val="007229C2"/>
    <w:rsid w:val="00724E47"/>
    <w:rsid w:val="007277AE"/>
    <w:rsid w:val="007278D7"/>
    <w:rsid w:val="00727C74"/>
    <w:rsid w:val="00733062"/>
    <w:rsid w:val="00733208"/>
    <w:rsid w:val="00735377"/>
    <w:rsid w:val="00736DF0"/>
    <w:rsid w:val="0073706D"/>
    <w:rsid w:val="007377F8"/>
    <w:rsid w:val="00737E49"/>
    <w:rsid w:val="00741675"/>
    <w:rsid w:val="00742C8E"/>
    <w:rsid w:val="007443C0"/>
    <w:rsid w:val="00744E11"/>
    <w:rsid w:val="00745B4F"/>
    <w:rsid w:val="00747CA9"/>
    <w:rsid w:val="00750FC0"/>
    <w:rsid w:val="00752B24"/>
    <w:rsid w:val="00752E78"/>
    <w:rsid w:val="00753EF7"/>
    <w:rsid w:val="007549FD"/>
    <w:rsid w:val="0075579B"/>
    <w:rsid w:val="007568A4"/>
    <w:rsid w:val="007570B2"/>
    <w:rsid w:val="0076036C"/>
    <w:rsid w:val="0076152F"/>
    <w:rsid w:val="00763301"/>
    <w:rsid w:val="00764E19"/>
    <w:rsid w:val="0076555F"/>
    <w:rsid w:val="007675B4"/>
    <w:rsid w:val="00767B01"/>
    <w:rsid w:val="007716D9"/>
    <w:rsid w:val="00772832"/>
    <w:rsid w:val="007733E9"/>
    <w:rsid w:val="00773BDD"/>
    <w:rsid w:val="007754D8"/>
    <w:rsid w:val="00776B56"/>
    <w:rsid w:val="0077747E"/>
    <w:rsid w:val="00777F7A"/>
    <w:rsid w:val="00780E8E"/>
    <w:rsid w:val="007814D9"/>
    <w:rsid w:val="00783E85"/>
    <w:rsid w:val="00784B7B"/>
    <w:rsid w:val="00784F24"/>
    <w:rsid w:val="00790C42"/>
    <w:rsid w:val="00791D59"/>
    <w:rsid w:val="00792F68"/>
    <w:rsid w:val="00794E3C"/>
    <w:rsid w:val="007A146E"/>
    <w:rsid w:val="007A1633"/>
    <w:rsid w:val="007A18E3"/>
    <w:rsid w:val="007A3A62"/>
    <w:rsid w:val="007A5465"/>
    <w:rsid w:val="007A5EFF"/>
    <w:rsid w:val="007B0321"/>
    <w:rsid w:val="007B145B"/>
    <w:rsid w:val="007B2679"/>
    <w:rsid w:val="007B2831"/>
    <w:rsid w:val="007B2E45"/>
    <w:rsid w:val="007B602D"/>
    <w:rsid w:val="007C37D2"/>
    <w:rsid w:val="007C5580"/>
    <w:rsid w:val="007C796C"/>
    <w:rsid w:val="007D0071"/>
    <w:rsid w:val="007D014B"/>
    <w:rsid w:val="007D26A3"/>
    <w:rsid w:val="007D2BD6"/>
    <w:rsid w:val="007E2476"/>
    <w:rsid w:val="007E2FBF"/>
    <w:rsid w:val="007E3359"/>
    <w:rsid w:val="007E43B8"/>
    <w:rsid w:val="007E6243"/>
    <w:rsid w:val="007E786B"/>
    <w:rsid w:val="007F0E96"/>
    <w:rsid w:val="007F108D"/>
    <w:rsid w:val="007F2951"/>
    <w:rsid w:val="007F3B2C"/>
    <w:rsid w:val="007F640D"/>
    <w:rsid w:val="007F7345"/>
    <w:rsid w:val="0080174C"/>
    <w:rsid w:val="00802237"/>
    <w:rsid w:val="00805FB7"/>
    <w:rsid w:val="008066DF"/>
    <w:rsid w:val="00810298"/>
    <w:rsid w:val="00810B87"/>
    <w:rsid w:val="008128F4"/>
    <w:rsid w:val="0081461F"/>
    <w:rsid w:val="008146CA"/>
    <w:rsid w:val="0081598A"/>
    <w:rsid w:val="008159C1"/>
    <w:rsid w:val="00816F92"/>
    <w:rsid w:val="0082091E"/>
    <w:rsid w:val="008217C8"/>
    <w:rsid w:val="00823A93"/>
    <w:rsid w:val="008254EE"/>
    <w:rsid w:val="00825EE0"/>
    <w:rsid w:val="008272F5"/>
    <w:rsid w:val="008323BE"/>
    <w:rsid w:val="0083485A"/>
    <w:rsid w:val="00835315"/>
    <w:rsid w:val="0083665D"/>
    <w:rsid w:val="0083752F"/>
    <w:rsid w:val="00837E59"/>
    <w:rsid w:val="0084301E"/>
    <w:rsid w:val="008434EC"/>
    <w:rsid w:val="00844A56"/>
    <w:rsid w:val="00844B61"/>
    <w:rsid w:val="00845EB9"/>
    <w:rsid w:val="008474D5"/>
    <w:rsid w:val="00847620"/>
    <w:rsid w:val="00847FA8"/>
    <w:rsid w:val="00850542"/>
    <w:rsid w:val="00850A8E"/>
    <w:rsid w:val="00855A4F"/>
    <w:rsid w:val="008563C5"/>
    <w:rsid w:val="0086191E"/>
    <w:rsid w:val="0086412F"/>
    <w:rsid w:val="00864361"/>
    <w:rsid w:val="00865B0E"/>
    <w:rsid w:val="008663A4"/>
    <w:rsid w:val="0086748F"/>
    <w:rsid w:val="00870504"/>
    <w:rsid w:val="00873A97"/>
    <w:rsid w:val="008745CC"/>
    <w:rsid w:val="008761D9"/>
    <w:rsid w:val="0087643A"/>
    <w:rsid w:val="00877C56"/>
    <w:rsid w:val="00881210"/>
    <w:rsid w:val="008817CF"/>
    <w:rsid w:val="00881AAF"/>
    <w:rsid w:val="00881D92"/>
    <w:rsid w:val="00886710"/>
    <w:rsid w:val="00890466"/>
    <w:rsid w:val="00890612"/>
    <w:rsid w:val="0089192A"/>
    <w:rsid w:val="00894A51"/>
    <w:rsid w:val="00894B95"/>
    <w:rsid w:val="00896250"/>
    <w:rsid w:val="00897E30"/>
    <w:rsid w:val="008A007C"/>
    <w:rsid w:val="008A142F"/>
    <w:rsid w:val="008A24EF"/>
    <w:rsid w:val="008A2D18"/>
    <w:rsid w:val="008A3D35"/>
    <w:rsid w:val="008A41B4"/>
    <w:rsid w:val="008A551D"/>
    <w:rsid w:val="008A5A01"/>
    <w:rsid w:val="008A6286"/>
    <w:rsid w:val="008B0904"/>
    <w:rsid w:val="008B0BE3"/>
    <w:rsid w:val="008B1B39"/>
    <w:rsid w:val="008B6FB4"/>
    <w:rsid w:val="008B6FF4"/>
    <w:rsid w:val="008C0D13"/>
    <w:rsid w:val="008C2677"/>
    <w:rsid w:val="008C4251"/>
    <w:rsid w:val="008C57D3"/>
    <w:rsid w:val="008C6351"/>
    <w:rsid w:val="008C75B1"/>
    <w:rsid w:val="008C775A"/>
    <w:rsid w:val="008D0975"/>
    <w:rsid w:val="008D275F"/>
    <w:rsid w:val="008D2D7F"/>
    <w:rsid w:val="008D4D86"/>
    <w:rsid w:val="008E7153"/>
    <w:rsid w:val="008E73E3"/>
    <w:rsid w:val="008F095B"/>
    <w:rsid w:val="008F1107"/>
    <w:rsid w:val="008F2CBF"/>
    <w:rsid w:val="008F4064"/>
    <w:rsid w:val="008F5AAF"/>
    <w:rsid w:val="008F70A9"/>
    <w:rsid w:val="00900854"/>
    <w:rsid w:val="00900ACB"/>
    <w:rsid w:val="00905AFC"/>
    <w:rsid w:val="00905B0A"/>
    <w:rsid w:val="00905F55"/>
    <w:rsid w:val="009064AD"/>
    <w:rsid w:val="00907F84"/>
    <w:rsid w:val="00910C40"/>
    <w:rsid w:val="00911C60"/>
    <w:rsid w:val="009132CB"/>
    <w:rsid w:val="009156E8"/>
    <w:rsid w:val="00916A56"/>
    <w:rsid w:val="00917659"/>
    <w:rsid w:val="0092097B"/>
    <w:rsid w:val="00921F9C"/>
    <w:rsid w:val="00922584"/>
    <w:rsid w:val="009279FB"/>
    <w:rsid w:val="0093144E"/>
    <w:rsid w:val="00931EB2"/>
    <w:rsid w:val="00932542"/>
    <w:rsid w:val="00934500"/>
    <w:rsid w:val="0093631F"/>
    <w:rsid w:val="00936426"/>
    <w:rsid w:val="009404FC"/>
    <w:rsid w:val="00943B10"/>
    <w:rsid w:val="00944057"/>
    <w:rsid w:val="00945884"/>
    <w:rsid w:val="009473E8"/>
    <w:rsid w:val="009517B1"/>
    <w:rsid w:val="00956F36"/>
    <w:rsid w:val="00957C26"/>
    <w:rsid w:val="009612C0"/>
    <w:rsid w:val="00964F22"/>
    <w:rsid w:val="00966D05"/>
    <w:rsid w:val="009675D5"/>
    <w:rsid w:val="009704B5"/>
    <w:rsid w:val="00973449"/>
    <w:rsid w:val="00977129"/>
    <w:rsid w:val="009803EA"/>
    <w:rsid w:val="00985D59"/>
    <w:rsid w:val="00990498"/>
    <w:rsid w:val="009907A4"/>
    <w:rsid w:val="0099174B"/>
    <w:rsid w:val="009923DA"/>
    <w:rsid w:val="009924C1"/>
    <w:rsid w:val="00992AB7"/>
    <w:rsid w:val="00994055"/>
    <w:rsid w:val="009953EC"/>
    <w:rsid w:val="00996CAC"/>
    <w:rsid w:val="009A20A3"/>
    <w:rsid w:val="009A3703"/>
    <w:rsid w:val="009B0A33"/>
    <w:rsid w:val="009B0CCF"/>
    <w:rsid w:val="009B2473"/>
    <w:rsid w:val="009B316F"/>
    <w:rsid w:val="009B4430"/>
    <w:rsid w:val="009B595C"/>
    <w:rsid w:val="009B780F"/>
    <w:rsid w:val="009B7FDB"/>
    <w:rsid w:val="009C2A94"/>
    <w:rsid w:val="009C4341"/>
    <w:rsid w:val="009C62AF"/>
    <w:rsid w:val="009C6843"/>
    <w:rsid w:val="009C7933"/>
    <w:rsid w:val="009D10CD"/>
    <w:rsid w:val="009D13C5"/>
    <w:rsid w:val="009D1D27"/>
    <w:rsid w:val="009D374B"/>
    <w:rsid w:val="009D4A9A"/>
    <w:rsid w:val="009D4F6B"/>
    <w:rsid w:val="009D56DD"/>
    <w:rsid w:val="009D6C02"/>
    <w:rsid w:val="009E0C0F"/>
    <w:rsid w:val="009E1177"/>
    <w:rsid w:val="009E12B3"/>
    <w:rsid w:val="009E157A"/>
    <w:rsid w:val="009F2305"/>
    <w:rsid w:val="009F4A72"/>
    <w:rsid w:val="009F4AAC"/>
    <w:rsid w:val="009F76F8"/>
    <w:rsid w:val="00A0065D"/>
    <w:rsid w:val="00A01B7D"/>
    <w:rsid w:val="00A01EBA"/>
    <w:rsid w:val="00A02EA2"/>
    <w:rsid w:val="00A03EC2"/>
    <w:rsid w:val="00A05C33"/>
    <w:rsid w:val="00A07A5D"/>
    <w:rsid w:val="00A10F0A"/>
    <w:rsid w:val="00A11527"/>
    <w:rsid w:val="00A14D94"/>
    <w:rsid w:val="00A15D87"/>
    <w:rsid w:val="00A230F8"/>
    <w:rsid w:val="00A23289"/>
    <w:rsid w:val="00A23686"/>
    <w:rsid w:val="00A25F48"/>
    <w:rsid w:val="00A34437"/>
    <w:rsid w:val="00A34874"/>
    <w:rsid w:val="00A3691E"/>
    <w:rsid w:val="00A40519"/>
    <w:rsid w:val="00A4264B"/>
    <w:rsid w:val="00A4741C"/>
    <w:rsid w:val="00A47D68"/>
    <w:rsid w:val="00A50373"/>
    <w:rsid w:val="00A505E1"/>
    <w:rsid w:val="00A518C3"/>
    <w:rsid w:val="00A5224F"/>
    <w:rsid w:val="00A541B3"/>
    <w:rsid w:val="00A54E2E"/>
    <w:rsid w:val="00A56276"/>
    <w:rsid w:val="00A567C6"/>
    <w:rsid w:val="00A6256D"/>
    <w:rsid w:val="00A6369B"/>
    <w:rsid w:val="00A64989"/>
    <w:rsid w:val="00A64DE6"/>
    <w:rsid w:val="00A65D71"/>
    <w:rsid w:val="00A66F14"/>
    <w:rsid w:val="00A70D58"/>
    <w:rsid w:val="00A715C0"/>
    <w:rsid w:val="00A71DB1"/>
    <w:rsid w:val="00A722EF"/>
    <w:rsid w:val="00A74D3F"/>
    <w:rsid w:val="00A827AC"/>
    <w:rsid w:val="00A85799"/>
    <w:rsid w:val="00A87F4F"/>
    <w:rsid w:val="00A9549B"/>
    <w:rsid w:val="00A96B7A"/>
    <w:rsid w:val="00A97153"/>
    <w:rsid w:val="00AA105F"/>
    <w:rsid w:val="00AA2477"/>
    <w:rsid w:val="00AA3348"/>
    <w:rsid w:val="00AA36DC"/>
    <w:rsid w:val="00AA421C"/>
    <w:rsid w:val="00AA45EE"/>
    <w:rsid w:val="00AA4FB1"/>
    <w:rsid w:val="00AA5BC6"/>
    <w:rsid w:val="00AA7938"/>
    <w:rsid w:val="00AB38F5"/>
    <w:rsid w:val="00AB3B3E"/>
    <w:rsid w:val="00AB4581"/>
    <w:rsid w:val="00AB583A"/>
    <w:rsid w:val="00AB5C64"/>
    <w:rsid w:val="00AC02FC"/>
    <w:rsid w:val="00AC033C"/>
    <w:rsid w:val="00AC1149"/>
    <w:rsid w:val="00AC2FB8"/>
    <w:rsid w:val="00AC3AF2"/>
    <w:rsid w:val="00AC4404"/>
    <w:rsid w:val="00AC4F09"/>
    <w:rsid w:val="00AC5229"/>
    <w:rsid w:val="00AD1EDC"/>
    <w:rsid w:val="00AE0060"/>
    <w:rsid w:val="00AE1031"/>
    <w:rsid w:val="00AE3110"/>
    <w:rsid w:val="00AE3578"/>
    <w:rsid w:val="00AE4741"/>
    <w:rsid w:val="00AE5732"/>
    <w:rsid w:val="00AF14DB"/>
    <w:rsid w:val="00AF25D3"/>
    <w:rsid w:val="00AF37CE"/>
    <w:rsid w:val="00AF5D57"/>
    <w:rsid w:val="00B002D1"/>
    <w:rsid w:val="00B00B30"/>
    <w:rsid w:val="00B0127A"/>
    <w:rsid w:val="00B01B18"/>
    <w:rsid w:val="00B02341"/>
    <w:rsid w:val="00B0234D"/>
    <w:rsid w:val="00B027CF"/>
    <w:rsid w:val="00B03A80"/>
    <w:rsid w:val="00B041F0"/>
    <w:rsid w:val="00B05A2C"/>
    <w:rsid w:val="00B05F7E"/>
    <w:rsid w:val="00B06885"/>
    <w:rsid w:val="00B074EE"/>
    <w:rsid w:val="00B102F5"/>
    <w:rsid w:val="00B11E7E"/>
    <w:rsid w:val="00B1235E"/>
    <w:rsid w:val="00B1332D"/>
    <w:rsid w:val="00B13BD4"/>
    <w:rsid w:val="00B13E30"/>
    <w:rsid w:val="00B1782E"/>
    <w:rsid w:val="00B2041C"/>
    <w:rsid w:val="00B2175E"/>
    <w:rsid w:val="00B22AA1"/>
    <w:rsid w:val="00B23298"/>
    <w:rsid w:val="00B23487"/>
    <w:rsid w:val="00B241AC"/>
    <w:rsid w:val="00B24863"/>
    <w:rsid w:val="00B24D1F"/>
    <w:rsid w:val="00B25154"/>
    <w:rsid w:val="00B261F8"/>
    <w:rsid w:val="00B26644"/>
    <w:rsid w:val="00B268F4"/>
    <w:rsid w:val="00B27658"/>
    <w:rsid w:val="00B31756"/>
    <w:rsid w:val="00B33532"/>
    <w:rsid w:val="00B36A4B"/>
    <w:rsid w:val="00B36CCE"/>
    <w:rsid w:val="00B37835"/>
    <w:rsid w:val="00B4269F"/>
    <w:rsid w:val="00B44DC8"/>
    <w:rsid w:val="00B45BFA"/>
    <w:rsid w:val="00B45F0F"/>
    <w:rsid w:val="00B524F7"/>
    <w:rsid w:val="00B5267D"/>
    <w:rsid w:val="00B53684"/>
    <w:rsid w:val="00B553F8"/>
    <w:rsid w:val="00B67655"/>
    <w:rsid w:val="00B72654"/>
    <w:rsid w:val="00B7778E"/>
    <w:rsid w:val="00B82310"/>
    <w:rsid w:val="00B8368E"/>
    <w:rsid w:val="00B90A02"/>
    <w:rsid w:val="00B91F46"/>
    <w:rsid w:val="00B93FC2"/>
    <w:rsid w:val="00B973D0"/>
    <w:rsid w:val="00B97EC5"/>
    <w:rsid w:val="00BA2935"/>
    <w:rsid w:val="00BA3438"/>
    <w:rsid w:val="00BA506D"/>
    <w:rsid w:val="00BA5897"/>
    <w:rsid w:val="00BA589C"/>
    <w:rsid w:val="00BA79AC"/>
    <w:rsid w:val="00BA7DA3"/>
    <w:rsid w:val="00BB0534"/>
    <w:rsid w:val="00BB0C31"/>
    <w:rsid w:val="00BB2CC5"/>
    <w:rsid w:val="00BB570B"/>
    <w:rsid w:val="00BB6233"/>
    <w:rsid w:val="00BB735A"/>
    <w:rsid w:val="00BB7DF9"/>
    <w:rsid w:val="00BC0D0E"/>
    <w:rsid w:val="00BC11E9"/>
    <w:rsid w:val="00BC4F79"/>
    <w:rsid w:val="00BC5736"/>
    <w:rsid w:val="00BC726B"/>
    <w:rsid w:val="00BD1F64"/>
    <w:rsid w:val="00BD227E"/>
    <w:rsid w:val="00BD3AFB"/>
    <w:rsid w:val="00BD7E7C"/>
    <w:rsid w:val="00BE15CA"/>
    <w:rsid w:val="00BE48B5"/>
    <w:rsid w:val="00BE537C"/>
    <w:rsid w:val="00BF044C"/>
    <w:rsid w:val="00BF1D55"/>
    <w:rsid w:val="00BF4E6A"/>
    <w:rsid w:val="00BF53F6"/>
    <w:rsid w:val="00C02835"/>
    <w:rsid w:val="00C04703"/>
    <w:rsid w:val="00C04705"/>
    <w:rsid w:val="00C04DBA"/>
    <w:rsid w:val="00C0585E"/>
    <w:rsid w:val="00C100E6"/>
    <w:rsid w:val="00C1017A"/>
    <w:rsid w:val="00C10FD5"/>
    <w:rsid w:val="00C12919"/>
    <w:rsid w:val="00C14605"/>
    <w:rsid w:val="00C15BCA"/>
    <w:rsid w:val="00C16B38"/>
    <w:rsid w:val="00C16CA5"/>
    <w:rsid w:val="00C20353"/>
    <w:rsid w:val="00C20B82"/>
    <w:rsid w:val="00C21187"/>
    <w:rsid w:val="00C217F2"/>
    <w:rsid w:val="00C25B26"/>
    <w:rsid w:val="00C27356"/>
    <w:rsid w:val="00C30238"/>
    <w:rsid w:val="00C31204"/>
    <w:rsid w:val="00C318C0"/>
    <w:rsid w:val="00C34D86"/>
    <w:rsid w:val="00C357EC"/>
    <w:rsid w:val="00C37EBB"/>
    <w:rsid w:val="00C4041F"/>
    <w:rsid w:val="00C40F74"/>
    <w:rsid w:val="00C41452"/>
    <w:rsid w:val="00C45A7E"/>
    <w:rsid w:val="00C53E57"/>
    <w:rsid w:val="00C55680"/>
    <w:rsid w:val="00C61A39"/>
    <w:rsid w:val="00C62836"/>
    <w:rsid w:val="00C6318C"/>
    <w:rsid w:val="00C63B06"/>
    <w:rsid w:val="00C64BDE"/>
    <w:rsid w:val="00C711F7"/>
    <w:rsid w:val="00C72465"/>
    <w:rsid w:val="00C764A4"/>
    <w:rsid w:val="00C77877"/>
    <w:rsid w:val="00C80BDE"/>
    <w:rsid w:val="00C826DA"/>
    <w:rsid w:val="00C85140"/>
    <w:rsid w:val="00C90147"/>
    <w:rsid w:val="00C90590"/>
    <w:rsid w:val="00C91FB6"/>
    <w:rsid w:val="00C937D9"/>
    <w:rsid w:val="00C93C2F"/>
    <w:rsid w:val="00C9740B"/>
    <w:rsid w:val="00C97B91"/>
    <w:rsid w:val="00CA028F"/>
    <w:rsid w:val="00CA1E44"/>
    <w:rsid w:val="00CA5118"/>
    <w:rsid w:val="00CA5C55"/>
    <w:rsid w:val="00CA5D2C"/>
    <w:rsid w:val="00CB10D2"/>
    <w:rsid w:val="00CB1DA0"/>
    <w:rsid w:val="00CB1E8D"/>
    <w:rsid w:val="00CB27C8"/>
    <w:rsid w:val="00CB378A"/>
    <w:rsid w:val="00CB4D63"/>
    <w:rsid w:val="00CC0143"/>
    <w:rsid w:val="00CC2E0E"/>
    <w:rsid w:val="00CC775D"/>
    <w:rsid w:val="00CD00D0"/>
    <w:rsid w:val="00CE0980"/>
    <w:rsid w:val="00CE1AA2"/>
    <w:rsid w:val="00CE42D7"/>
    <w:rsid w:val="00CE4EB5"/>
    <w:rsid w:val="00CE52AB"/>
    <w:rsid w:val="00CE53E5"/>
    <w:rsid w:val="00CF071D"/>
    <w:rsid w:val="00CF2574"/>
    <w:rsid w:val="00CF5F93"/>
    <w:rsid w:val="00D0045F"/>
    <w:rsid w:val="00D0133B"/>
    <w:rsid w:val="00D034B9"/>
    <w:rsid w:val="00D03B5A"/>
    <w:rsid w:val="00D04174"/>
    <w:rsid w:val="00D04EB2"/>
    <w:rsid w:val="00D05A2D"/>
    <w:rsid w:val="00D10A77"/>
    <w:rsid w:val="00D124FD"/>
    <w:rsid w:val="00D138E2"/>
    <w:rsid w:val="00D13B45"/>
    <w:rsid w:val="00D16D77"/>
    <w:rsid w:val="00D20726"/>
    <w:rsid w:val="00D21DC9"/>
    <w:rsid w:val="00D2284B"/>
    <w:rsid w:val="00D23FE9"/>
    <w:rsid w:val="00D30269"/>
    <w:rsid w:val="00D31817"/>
    <w:rsid w:val="00D32C68"/>
    <w:rsid w:val="00D35E5B"/>
    <w:rsid w:val="00D37242"/>
    <w:rsid w:val="00D40704"/>
    <w:rsid w:val="00D41480"/>
    <w:rsid w:val="00D42B12"/>
    <w:rsid w:val="00D4595F"/>
    <w:rsid w:val="00D45B79"/>
    <w:rsid w:val="00D507C5"/>
    <w:rsid w:val="00D508FE"/>
    <w:rsid w:val="00D50A3F"/>
    <w:rsid w:val="00D51D05"/>
    <w:rsid w:val="00D51F87"/>
    <w:rsid w:val="00D532F6"/>
    <w:rsid w:val="00D55F77"/>
    <w:rsid w:val="00D5631A"/>
    <w:rsid w:val="00D565BA"/>
    <w:rsid w:val="00D61B14"/>
    <w:rsid w:val="00D62342"/>
    <w:rsid w:val="00D629A3"/>
    <w:rsid w:val="00D63921"/>
    <w:rsid w:val="00D67E01"/>
    <w:rsid w:val="00D72B9E"/>
    <w:rsid w:val="00D72FF6"/>
    <w:rsid w:val="00D73E39"/>
    <w:rsid w:val="00D75A2C"/>
    <w:rsid w:val="00D76036"/>
    <w:rsid w:val="00D76960"/>
    <w:rsid w:val="00D80617"/>
    <w:rsid w:val="00D80A53"/>
    <w:rsid w:val="00D81467"/>
    <w:rsid w:val="00D81A7B"/>
    <w:rsid w:val="00D8265E"/>
    <w:rsid w:val="00D828F4"/>
    <w:rsid w:val="00D83D9C"/>
    <w:rsid w:val="00D84483"/>
    <w:rsid w:val="00D8496A"/>
    <w:rsid w:val="00D87713"/>
    <w:rsid w:val="00D93251"/>
    <w:rsid w:val="00D94FD6"/>
    <w:rsid w:val="00D95AA8"/>
    <w:rsid w:val="00D96440"/>
    <w:rsid w:val="00D968AB"/>
    <w:rsid w:val="00D9741C"/>
    <w:rsid w:val="00D97BDB"/>
    <w:rsid w:val="00DA13EE"/>
    <w:rsid w:val="00DA5FF2"/>
    <w:rsid w:val="00DB178C"/>
    <w:rsid w:val="00DB2CD6"/>
    <w:rsid w:val="00DB2D98"/>
    <w:rsid w:val="00DB43CE"/>
    <w:rsid w:val="00DB46D5"/>
    <w:rsid w:val="00DB5448"/>
    <w:rsid w:val="00DB5BD2"/>
    <w:rsid w:val="00DB7EBB"/>
    <w:rsid w:val="00DC23E8"/>
    <w:rsid w:val="00DC2788"/>
    <w:rsid w:val="00DC54D6"/>
    <w:rsid w:val="00DC6C5E"/>
    <w:rsid w:val="00DC7EA0"/>
    <w:rsid w:val="00DD2DF5"/>
    <w:rsid w:val="00DD3672"/>
    <w:rsid w:val="00DD4E2A"/>
    <w:rsid w:val="00DD62E5"/>
    <w:rsid w:val="00DE280D"/>
    <w:rsid w:val="00DE3A91"/>
    <w:rsid w:val="00DE4F1E"/>
    <w:rsid w:val="00DE611F"/>
    <w:rsid w:val="00DE68F4"/>
    <w:rsid w:val="00DF2F68"/>
    <w:rsid w:val="00DF5735"/>
    <w:rsid w:val="00DF5D4D"/>
    <w:rsid w:val="00E00781"/>
    <w:rsid w:val="00E00A86"/>
    <w:rsid w:val="00E03271"/>
    <w:rsid w:val="00E053FD"/>
    <w:rsid w:val="00E0611C"/>
    <w:rsid w:val="00E062E9"/>
    <w:rsid w:val="00E077A7"/>
    <w:rsid w:val="00E07902"/>
    <w:rsid w:val="00E07E68"/>
    <w:rsid w:val="00E20BA0"/>
    <w:rsid w:val="00E20DE1"/>
    <w:rsid w:val="00E22D81"/>
    <w:rsid w:val="00E25E3E"/>
    <w:rsid w:val="00E2605C"/>
    <w:rsid w:val="00E2642A"/>
    <w:rsid w:val="00E267ED"/>
    <w:rsid w:val="00E271BC"/>
    <w:rsid w:val="00E27C17"/>
    <w:rsid w:val="00E351A7"/>
    <w:rsid w:val="00E36838"/>
    <w:rsid w:val="00E404AB"/>
    <w:rsid w:val="00E41A2F"/>
    <w:rsid w:val="00E42D5C"/>
    <w:rsid w:val="00E44657"/>
    <w:rsid w:val="00E50529"/>
    <w:rsid w:val="00E50B1D"/>
    <w:rsid w:val="00E50BDD"/>
    <w:rsid w:val="00E51B45"/>
    <w:rsid w:val="00E52998"/>
    <w:rsid w:val="00E544B2"/>
    <w:rsid w:val="00E5463A"/>
    <w:rsid w:val="00E547FB"/>
    <w:rsid w:val="00E565FB"/>
    <w:rsid w:val="00E566B9"/>
    <w:rsid w:val="00E56A68"/>
    <w:rsid w:val="00E56ABC"/>
    <w:rsid w:val="00E621EF"/>
    <w:rsid w:val="00E6439A"/>
    <w:rsid w:val="00E64ACC"/>
    <w:rsid w:val="00E65162"/>
    <w:rsid w:val="00E65E74"/>
    <w:rsid w:val="00E6796A"/>
    <w:rsid w:val="00E800BD"/>
    <w:rsid w:val="00E80622"/>
    <w:rsid w:val="00E80F9B"/>
    <w:rsid w:val="00E81DB4"/>
    <w:rsid w:val="00E825C7"/>
    <w:rsid w:val="00E82863"/>
    <w:rsid w:val="00E84CB6"/>
    <w:rsid w:val="00E86C42"/>
    <w:rsid w:val="00E87FEC"/>
    <w:rsid w:val="00E932B2"/>
    <w:rsid w:val="00E9363E"/>
    <w:rsid w:val="00E937B4"/>
    <w:rsid w:val="00E956D5"/>
    <w:rsid w:val="00E95EF4"/>
    <w:rsid w:val="00EA1E60"/>
    <w:rsid w:val="00EA2BB6"/>
    <w:rsid w:val="00EA3FFB"/>
    <w:rsid w:val="00EA44BC"/>
    <w:rsid w:val="00EA5747"/>
    <w:rsid w:val="00EA5B16"/>
    <w:rsid w:val="00EA61CF"/>
    <w:rsid w:val="00EA70E0"/>
    <w:rsid w:val="00EB18D9"/>
    <w:rsid w:val="00EB3F3D"/>
    <w:rsid w:val="00EB454C"/>
    <w:rsid w:val="00EC065E"/>
    <w:rsid w:val="00EC0795"/>
    <w:rsid w:val="00EC08C2"/>
    <w:rsid w:val="00EC0D6A"/>
    <w:rsid w:val="00EC1BDF"/>
    <w:rsid w:val="00EC358B"/>
    <w:rsid w:val="00EC4EBF"/>
    <w:rsid w:val="00EC50EC"/>
    <w:rsid w:val="00ED05E0"/>
    <w:rsid w:val="00ED0A39"/>
    <w:rsid w:val="00ED1ECA"/>
    <w:rsid w:val="00ED2127"/>
    <w:rsid w:val="00ED2ECE"/>
    <w:rsid w:val="00ED3E08"/>
    <w:rsid w:val="00ED6729"/>
    <w:rsid w:val="00ED69CB"/>
    <w:rsid w:val="00ED7890"/>
    <w:rsid w:val="00EE1837"/>
    <w:rsid w:val="00EE21D8"/>
    <w:rsid w:val="00EE2FF9"/>
    <w:rsid w:val="00EE517F"/>
    <w:rsid w:val="00EE5C0C"/>
    <w:rsid w:val="00EE6EDD"/>
    <w:rsid w:val="00EE7A7C"/>
    <w:rsid w:val="00EF1607"/>
    <w:rsid w:val="00EF1638"/>
    <w:rsid w:val="00EF5100"/>
    <w:rsid w:val="00EF7025"/>
    <w:rsid w:val="00F01109"/>
    <w:rsid w:val="00F01F0B"/>
    <w:rsid w:val="00F03A4F"/>
    <w:rsid w:val="00F052B6"/>
    <w:rsid w:val="00F074D6"/>
    <w:rsid w:val="00F12A7F"/>
    <w:rsid w:val="00F12C10"/>
    <w:rsid w:val="00F16271"/>
    <w:rsid w:val="00F21378"/>
    <w:rsid w:val="00F21570"/>
    <w:rsid w:val="00F253B2"/>
    <w:rsid w:val="00F344FC"/>
    <w:rsid w:val="00F34CD9"/>
    <w:rsid w:val="00F34FD8"/>
    <w:rsid w:val="00F3535E"/>
    <w:rsid w:val="00F425EA"/>
    <w:rsid w:val="00F43646"/>
    <w:rsid w:val="00F44D3A"/>
    <w:rsid w:val="00F45334"/>
    <w:rsid w:val="00F46B02"/>
    <w:rsid w:val="00F51155"/>
    <w:rsid w:val="00F549FD"/>
    <w:rsid w:val="00F61E56"/>
    <w:rsid w:val="00F64495"/>
    <w:rsid w:val="00F70712"/>
    <w:rsid w:val="00F76885"/>
    <w:rsid w:val="00F77661"/>
    <w:rsid w:val="00F805B4"/>
    <w:rsid w:val="00F82AC8"/>
    <w:rsid w:val="00F82DEC"/>
    <w:rsid w:val="00F85372"/>
    <w:rsid w:val="00F8621A"/>
    <w:rsid w:val="00F907AE"/>
    <w:rsid w:val="00F91445"/>
    <w:rsid w:val="00F9451F"/>
    <w:rsid w:val="00F9749E"/>
    <w:rsid w:val="00FA0715"/>
    <w:rsid w:val="00FA16F6"/>
    <w:rsid w:val="00FA188D"/>
    <w:rsid w:val="00FA28A4"/>
    <w:rsid w:val="00FA2A93"/>
    <w:rsid w:val="00FA3817"/>
    <w:rsid w:val="00FA56F0"/>
    <w:rsid w:val="00FB0045"/>
    <w:rsid w:val="00FB00A1"/>
    <w:rsid w:val="00FB078E"/>
    <w:rsid w:val="00FB1621"/>
    <w:rsid w:val="00FB503D"/>
    <w:rsid w:val="00FB679B"/>
    <w:rsid w:val="00FB69A1"/>
    <w:rsid w:val="00FC1023"/>
    <w:rsid w:val="00FC147D"/>
    <w:rsid w:val="00FC1E2E"/>
    <w:rsid w:val="00FC2119"/>
    <w:rsid w:val="00FC2620"/>
    <w:rsid w:val="00FC3461"/>
    <w:rsid w:val="00FC3494"/>
    <w:rsid w:val="00FC41F0"/>
    <w:rsid w:val="00FC478E"/>
    <w:rsid w:val="00FC5D83"/>
    <w:rsid w:val="00FD014C"/>
    <w:rsid w:val="00FD2504"/>
    <w:rsid w:val="00FD38BF"/>
    <w:rsid w:val="00FD5171"/>
    <w:rsid w:val="00FD59F1"/>
    <w:rsid w:val="00FD6FAD"/>
    <w:rsid w:val="00FD77EC"/>
    <w:rsid w:val="00FE0550"/>
    <w:rsid w:val="00FE0FD4"/>
    <w:rsid w:val="00FE2840"/>
    <w:rsid w:val="00FE313F"/>
    <w:rsid w:val="00FE3C07"/>
    <w:rsid w:val="00FE43DE"/>
    <w:rsid w:val="00FE5EF3"/>
    <w:rsid w:val="00FE68DE"/>
    <w:rsid w:val="00FE7200"/>
    <w:rsid w:val="00FE78EA"/>
    <w:rsid w:val="00FF0471"/>
    <w:rsid w:val="00FF152A"/>
    <w:rsid w:val="00FF1DCB"/>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 w:type="paragraph" w:styleId="Caption">
    <w:name w:val="caption"/>
    <w:basedOn w:val="Normal"/>
    <w:next w:val="Normal"/>
    <w:uiPriority w:val="35"/>
    <w:unhideWhenUsed/>
    <w:qFormat/>
    <w:rsid w:val="008A142F"/>
    <w:pPr>
      <w:spacing w:after="200"/>
    </w:pPr>
    <w:rPr>
      <w:b/>
      <w:bCs/>
      <w:color w:val="4F81BD" w:themeColor="accent1"/>
      <w:sz w:val="18"/>
      <w:szCs w:val="18"/>
    </w:rPr>
  </w:style>
  <w:style w:type="table" w:styleId="TableGrid">
    <w:name w:val="Table Grid"/>
    <w:basedOn w:val="TableNormal"/>
    <w:uiPriority w:val="59"/>
    <w:rsid w:val="008C425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2">
    <w:name w:val="Plain Table 2"/>
    <w:basedOn w:val="TableNormal"/>
    <w:uiPriority w:val="42"/>
    <w:rsid w:val="008C4251"/>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19245160">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27647827">
      <w:bodyDiv w:val="1"/>
      <w:marLeft w:val="0"/>
      <w:marRight w:val="0"/>
      <w:marTop w:val="0"/>
      <w:marBottom w:val="0"/>
      <w:divBdr>
        <w:top w:val="none" w:sz="0" w:space="0" w:color="auto"/>
        <w:left w:val="none" w:sz="0" w:space="0" w:color="auto"/>
        <w:bottom w:val="none" w:sz="0" w:space="0" w:color="auto"/>
        <w:right w:val="none" w:sz="0" w:space="0" w:color="auto"/>
      </w:divBdr>
    </w:div>
    <w:div w:id="531694203">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wilke@austin.utexas.edu" TargetMode="Externa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471577-4BD4-844B-A36E-B1BDDFA49B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3</TotalTime>
  <Pages>10</Pages>
  <Words>15885</Words>
  <Characters>90551</Characters>
  <Application>Microsoft Macintosh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1062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116</cp:revision>
  <cp:lastPrinted>2017-04-04T18:08:00Z</cp:lastPrinted>
  <dcterms:created xsi:type="dcterms:W3CDTF">2016-10-25T16:49:00Z</dcterms:created>
  <dcterms:modified xsi:type="dcterms:W3CDTF">2017-04-24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0Vc77mPX"/&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